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127E5190" w:rsidR="006E4797" w:rsidRPr="002C70E5" w:rsidRDefault="006A1238" w:rsidP="002C70E5">
      <w:pPr>
        <w:pBdr>
          <w:top w:val="nil"/>
          <w:left w:val="nil"/>
          <w:bottom w:val="nil"/>
          <w:right w:val="nil"/>
          <w:between w:val="nil"/>
        </w:pBdr>
      </w:pPr>
      <w:r w:rsidRPr="002C70E5">
        <w:rPr>
          <w:b/>
        </w:rPr>
        <w:t>TITLE:</w:t>
      </w:r>
      <w:r w:rsidRPr="002C70E5">
        <w:t xml:space="preserve"> </w:t>
      </w:r>
    </w:p>
    <w:p w14:paraId="59AAC127" w14:textId="314397CC" w:rsidR="006E4797" w:rsidRPr="002C70E5" w:rsidRDefault="006A1238" w:rsidP="002C70E5">
      <w:pPr>
        <w:rPr>
          <w:lang w:eastAsia="zh-CN"/>
        </w:rPr>
      </w:pPr>
      <w:r w:rsidRPr="002C70E5">
        <w:rPr>
          <w:lang w:eastAsia="zh-CN"/>
        </w:rPr>
        <w:t xml:space="preserve">Ye’s Swing Technique </w:t>
      </w:r>
      <w:r w:rsidR="00905459" w:rsidRPr="002C70E5">
        <w:rPr>
          <w:lang w:eastAsia="zh-CN"/>
        </w:rPr>
        <w:t>for Small</w:t>
      </w:r>
      <w:r w:rsidR="003A6F88" w:rsidRPr="002C70E5">
        <w:rPr>
          <w:lang w:eastAsia="zh-CN"/>
        </w:rPr>
        <w:t>-i</w:t>
      </w:r>
      <w:r w:rsidR="00905459" w:rsidRPr="002C70E5">
        <w:rPr>
          <w:lang w:eastAsia="zh-CN"/>
        </w:rPr>
        <w:t>ncision Lenticule Extraction Surgery</w:t>
      </w:r>
    </w:p>
    <w:p w14:paraId="4B607F40" w14:textId="77777777" w:rsidR="00F20253" w:rsidRPr="002C70E5" w:rsidRDefault="00F20253" w:rsidP="002C70E5">
      <w:pPr>
        <w:rPr>
          <w:b/>
          <w:lang w:eastAsia="zh-CN"/>
        </w:rPr>
      </w:pPr>
    </w:p>
    <w:p w14:paraId="328C23EC" w14:textId="77777777" w:rsidR="00F20253" w:rsidRPr="002C70E5" w:rsidRDefault="006A1238" w:rsidP="002C70E5">
      <w:pPr>
        <w:rPr>
          <w:i/>
          <w:lang w:eastAsia="zh-CN"/>
        </w:rPr>
      </w:pPr>
      <w:r w:rsidRPr="002C70E5">
        <w:rPr>
          <w:b/>
          <w:lang w:eastAsia="zh-CN"/>
        </w:rPr>
        <w:t xml:space="preserve">AUTHORS AND AFFILIATIONS: </w:t>
      </w:r>
    </w:p>
    <w:p w14:paraId="2C50E7B7" w14:textId="279420DF" w:rsidR="0007302F" w:rsidRPr="002C70E5" w:rsidRDefault="0007302F" w:rsidP="002C70E5">
      <w:pPr>
        <w:rPr>
          <w:lang w:eastAsia="zh-CN"/>
        </w:rPr>
      </w:pPr>
      <w:r w:rsidRPr="002C70E5">
        <w:rPr>
          <w:lang w:eastAsia="zh-CN"/>
        </w:rPr>
        <w:t>Jun Zhu</w:t>
      </w:r>
      <w:r w:rsidRPr="002C70E5">
        <w:rPr>
          <w:vertAlign w:val="superscript"/>
          <w:lang w:eastAsia="zh-CN"/>
        </w:rPr>
        <w:t>*</w:t>
      </w:r>
      <w:r w:rsidRPr="002C70E5">
        <w:rPr>
          <w:lang w:eastAsia="zh-CN"/>
        </w:rPr>
        <w:t>, Dong-ye Xu</w:t>
      </w:r>
      <w:r w:rsidRPr="002C70E5">
        <w:rPr>
          <w:vertAlign w:val="superscript"/>
          <w:lang w:eastAsia="zh-CN"/>
        </w:rPr>
        <w:t>*</w:t>
      </w:r>
      <w:r w:rsidRPr="002C70E5">
        <w:rPr>
          <w:lang w:eastAsia="zh-CN"/>
        </w:rPr>
        <w:t>, Fen-Fen Li, Qi Dai, Dan Cheng, Fang-Jun Bao, Yu-Feng Ye</w:t>
      </w:r>
    </w:p>
    <w:p w14:paraId="26F42D72" w14:textId="77777777" w:rsidR="00964428" w:rsidRPr="002C70E5" w:rsidRDefault="00964428" w:rsidP="002C70E5">
      <w:pPr>
        <w:rPr>
          <w:lang w:eastAsia="zh-CN"/>
        </w:rPr>
      </w:pPr>
    </w:p>
    <w:p w14:paraId="4F85BE1D" w14:textId="2065E170" w:rsidR="0007302F" w:rsidRPr="002C70E5" w:rsidRDefault="0007302F" w:rsidP="002C70E5">
      <w:pPr>
        <w:rPr>
          <w:lang w:eastAsia="zh-CN"/>
        </w:rPr>
      </w:pPr>
      <w:r w:rsidRPr="002C70E5">
        <w:rPr>
          <w:lang w:eastAsia="zh-CN"/>
        </w:rPr>
        <w:t>National Clinical Research Center for Ocular Diseases, Eye Hospital, Wenzhou Medical University, Wenzhou, China</w:t>
      </w:r>
    </w:p>
    <w:p w14:paraId="09F53ED0" w14:textId="77777777" w:rsidR="00964428" w:rsidRPr="002C70E5" w:rsidRDefault="00964428" w:rsidP="002C70E5">
      <w:pPr>
        <w:rPr>
          <w:lang w:eastAsia="zh-CN"/>
        </w:rPr>
      </w:pPr>
    </w:p>
    <w:p w14:paraId="6CADDD86" w14:textId="40D94137" w:rsidR="00964428" w:rsidRPr="002C70E5" w:rsidRDefault="00964428" w:rsidP="002C70E5">
      <w:pPr>
        <w:rPr>
          <w:lang w:eastAsia="zh-CN"/>
        </w:rPr>
      </w:pPr>
      <w:r w:rsidRPr="002C70E5">
        <w:rPr>
          <w:lang w:eastAsia="zh-CN"/>
        </w:rPr>
        <w:t>Email addresses of co-authors:</w:t>
      </w:r>
    </w:p>
    <w:p w14:paraId="6A1A2580" w14:textId="2D8AD699" w:rsidR="00964428" w:rsidRPr="002C70E5" w:rsidRDefault="00964428" w:rsidP="002C70E5">
      <w:pPr>
        <w:rPr>
          <w:vertAlign w:val="superscript"/>
          <w:lang w:eastAsia="zh-CN"/>
        </w:rPr>
      </w:pPr>
      <w:r w:rsidRPr="002C70E5">
        <w:rPr>
          <w:lang w:eastAsia="zh-CN"/>
        </w:rPr>
        <w:t>Jun Zhu</w:t>
      </w:r>
      <w:r w:rsidRPr="002C70E5">
        <w:rPr>
          <w:lang w:eastAsia="zh-CN"/>
        </w:rPr>
        <w:tab/>
      </w:r>
      <w:r w:rsidRPr="002C70E5">
        <w:rPr>
          <w:lang w:eastAsia="zh-CN"/>
        </w:rPr>
        <w:tab/>
      </w:r>
      <w:r w:rsidRPr="002C70E5">
        <w:rPr>
          <w:lang w:eastAsia="zh-CN"/>
        </w:rPr>
        <w:tab/>
        <w:t>(zhujun@eye.ac.cn)</w:t>
      </w:r>
      <w:r w:rsidRPr="002C70E5">
        <w:rPr>
          <w:lang w:eastAsia="zh-CN"/>
        </w:rPr>
        <w:tab/>
      </w:r>
      <w:r w:rsidRPr="002C70E5">
        <w:rPr>
          <w:lang w:eastAsia="zh-CN"/>
        </w:rPr>
        <w:tab/>
      </w:r>
      <w:r w:rsidRPr="002C70E5">
        <w:rPr>
          <w:lang w:eastAsia="zh-CN"/>
        </w:rPr>
        <w:tab/>
      </w:r>
    </w:p>
    <w:p w14:paraId="7EB7F48B" w14:textId="69DBD63F" w:rsidR="00964428" w:rsidRPr="002C70E5" w:rsidRDefault="00964428" w:rsidP="002C70E5">
      <w:pPr>
        <w:rPr>
          <w:vertAlign w:val="superscript"/>
          <w:lang w:eastAsia="zh-CN"/>
        </w:rPr>
      </w:pPr>
      <w:r w:rsidRPr="002C70E5">
        <w:rPr>
          <w:lang w:eastAsia="zh-CN"/>
        </w:rPr>
        <w:t>Dong-ye Xu</w:t>
      </w:r>
      <w:r w:rsidRPr="002C70E5">
        <w:rPr>
          <w:lang w:eastAsia="zh-CN"/>
        </w:rPr>
        <w:tab/>
      </w:r>
      <w:r w:rsidRPr="002C70E5">
        <w:rPr>
          <w:lang w:eastAsia="zh-CN"/>
        </w:rPr>
        <w:tab/>
      </w:r>
      <w:r w:rsidRPr="002C70E5">
        <w:rPr>
          <w:lang w:eastAsia="zh-CN"/>
        </w:rPr>
        <w:tab/>
        <w:t>(xudongye@eye.ac.cn</w:t>
      </w:r>
    </w:p>
    <w:p w14:paraId="74115A59" w14:textId="516065EA" w:rsidR="00964428" w:rsidRPr="002C70E5" w:rsidRDefault="00964428" w:rsidP="002C70E5">
      <w:pPr>
        <w:rPr>
          <w:lang w:eastAsia="zh-CN"/>
        </w:rPr>
      </w:pPr>
      <w:r w:rsidRPr="002C70E5">
        <w:rPr>
          <w:lang w:eastAsia="zh-CN"/>
        </w:rPr>
        <w:t>Fen-Fen Li</w:t>
      </w:r>
      <w:r w:rsidRPr="002C70E5">
        <w:rPr>
          <w:lang w:eastAsia="zh-CN"/>
        </w:rPr>
        <w:tab/>
      </w:r>
      <w:r w:rsidRPr="002C70E5">
        <w:rPr>
          <w:lang w:eastAsia="zh-CN"/>
        </w:rPr>
        <w:tab/>
      </w:r>
      <w:r w:rsidRPr="002C70E5">
        <w:rPr>
          <w:lang w:eastAsia="zh-CN"/>
        </w:rPr>
        <w:tab/>
        <w:t>(lifenfen@eye.ac.cn)</w:t>
      </w:r>
    </w:p>
    <w:p w14:paraId="5D04408B" w14:textId="12C5521D" w:rsidR="00964428" w:rsidRPr="002C70E5" w:rsidRDefault="00964428" w:rsidP="002C70E5">
      <w:pPr>
        <w:rPr>
          <w:lang w:eastAsia="zh-CN"/>
        </w:rPr>
      </w:pPr>
      <w:r w:rsidRPr="002C70E5">
        <w:rPr>
          <w:lang w:eastAsia="zh-CN"/>
        </w:rPr>
        <w:t>Qi Dai</w:t>
      </w:r>
      <w:r w:rsidRPr="002C70E5">
        <w:rPr>
          <w:lang w:eastAsia="zh-CN"/>
        </w:rPr>
        <w:tab/>
      </w:r>
      <w:r w:rsidRPr="002C70E5">
        <w:rPr>
          <w:lang w:eastAsia="zh-CN"/>
        </w:rPr>
        <w:tab/>
      </w:r>
      <w:r w:rsidRPr="002C70E5">
        <w:rPr>
          <w:lang w:eastAsia="zh-CN"/>
        </w:rPr>
        <w:tab/>
      </w:r>
      <w:r w:rsidRPr="002C70E5">
        <w:rPr>
          <w:lang w:eastAsia="zh-CN"/>
        </w:rPr>
        <w:tab/>
        <w:t>(dq@mail.eye.ac.cn)</w:t>
      </w:r>
    </w:p>
    <w:p w14:paraId="0F2B906A" w14:textId="0A4D3D96" w:rsidR="00964428" w:rsidRPr="002C70E5" w:rsidRDefault="00964428" w:rsidP="002C70E5">
      <w:pPr>
        <w:rPr>
          <w:lang w:eastAsia="zh-CN"/>
        </w:rPr>
      </w:pPr>
      <w:r w:rsidRPr="002C70E5">
        <w:rPr>
          <w:lang w:eastAsia="zh-CN"/>
        </w:rPr>
        <w:t>Dan Cheng</w:t>
      </w:r>
      <w:r w:rsidRPr="002C70E5">
        <w:rPr>
          <w:lang w:eastAsia="zh-CN"/>
        </w:rPr>
        <w:tab/>
      </w:r>
      <w:r w:rsidRPr="002C70E5">
        <w:rPr>
          <w:lang w:eastAsia="zh-CN"/>
        </w:rPr>
        <w:tab/>
      </w:r>
      <w:r w:rsidRPr="002C70E5">
        <w:rPr>
          <w:lang w:eastAsia="zh-CN"/>
        </w:rPr>
        <w:tab/>
        <w:t>(15957132622@eye.ac.cn)</w:t>
      </w:r>
    </w:p>
    <w:p w14:paraId="05ACF9FC" w14:textId="318C4A59" w:rsidR="00964428" w:rsidRPr="002C70E5" w:rsidRDefault="00964428" w:rsidP="002C70E5">
      <w:pPr>
        <w:rPr>
          <w:lang w:eastAsia="zh-CN"/>
        </w:rPr>
      </w:pPr>
      <w:r w:rsidRPr="002C70E5">
        <w:rPr>
          <w:lang w:eastAsia="zh-CN"/>
        </w:rPr>
        <w:t>Fang-Jun Bao</w:t>
      </w:r>
      <w:r w:rsidRPr="002C70E5">
        <w:rPr>
          <w:lang w:eastAsia="zh-CN"/>
        </w:rPr>
        <w:tab/>
      </w:r>
      <w:r w:rsidRPr="002C70E5">
        <w:rPr>
          <w:lang w:eastAsia="zh-CN"/>
        </w:rPr>
        <w:tab/>
      </w:r>
      <w:r w:rsidRPr="002C70E5">
        <w:rPr>
          <w:lang w:eastAsia="zh-CN"/>
        </w:rPr>
        <w:tab/>
        <w:t>(baofjmd@wmu.edu.cn)</w:t>
      </w:r>
    </w:p>
    <w:p w14:paraId="05960E92" w14:textId="77777777" w:rsidR="00964428" w:rsidRPr="002C70E5" w:rsidRDefault="00964428" w:rsidP="002C70E5">
      <w:pPr>
        <w:rPr>
          <w:lang w:eastAsia="zh-CN"/>
        </w:rPr>
      </w:pPr>
    </w:p>
    <w:p w14:paraId="0053C4DE" w14:textId="0EE1C5DE" w:rsidR="00964428" w:rsidRPr="002C70E5" w:rsidRDefault="00964428" w:rsidP="002C70E5">
      <w:pPr>
        <w:rPr>
          <w:lang w:eastAsia="zh-CN"/>
        </w:rPr>
      </w:pPr>
      <w:r w:rsidRPr="002C70E5">
        <w:rPr>
          <w:lang w:eastAsia="zh-CN"/>
        </w:rPr>
        <w:t>Corresponding author:</w:t>
      </w:r>
    </w:p>
    <w:p w14:paraId="5C1CEA73" w14:textId="5639F20E" w:rsidR="00964428" w:rsidRPr="002C70E5" w:rsidRDefault="00964428" w:rsidP="002C70E5">
      <w:pPr>
        <w:rPr>
          <w:lang w:eastAsia="zh-CN"/>
        </w:rPr>
      </w:pPr>
      <w:r w:rsidRPr="002C70E5">
        <w:rPr>
          <w:lang w:eastAsia="zh-CN"/>
        </w:rPr>
        <w:t>Yu-Feng Ye</w:t>
      </w:r>
      <w:r w:rsidRPr="002C70E5">
        <w:rPr>
          <w:lang w:eastAsia="zh-CN"/>
        </w:rPr>
        <w:tab/>
      </w:r>
      <w:r w:rsidRPr="002C70E5">
        <w:rPr>
          <w:lang w:eastAsia="zh-CN"/>
        </w:rPr>
        <w:tab/>
      </w:r>
      <w:r w:rsidRPr="002C70E5">
        <w:rPr>
          <w:lang w:eastAsia="zh-CN"/>
        </w:rPr>
        <w:tab/>
        <w:t>(yyf0571@mail.eye.ac.cn)</w:t>
      </w:r>
    </w:p>
    <w:p w14:paraId="7D55E97B" w14:textId="77777777" w:rsidR="00964428" w:rsidRPr="002C70E5" w:rsidRDefault="00964428" w:rsidP="002C70E5">
      <w:pPr>
        <w:rPr>
          <w:lang w:eastAsia="zh-CN"/>
        </w:rPr>
      </w:pPr>
    </w:p>
    <w:p w14:paraId="6E44FE94" w14:textId="6B71664F" w:rsidR="0007302F" w:rsidRPr="002C70E5" w:rsidRDefault="0007302F" w:rsidP="002C70E5">
      <w:pPr>
        <w:rPr>
          <w:lang w:eastAsia="zh-CN"/>
        </w:rPr>
      </w:pPr>
      <w:r w:rsidRPr="002C70E5">
        <w:rPr>
          <w:lang w:eastAsia="zh-CN"/>
        </w:rPr>
        <w:t>*These authors contributed equally to this work.</w:t>
      </w:r>
    </w:p>
    <w:p w14:paraId="141ABDE5" w14:textId="77777777" w:rsidR="006E4797" w:rsidRPr="002C70E5" w:rsidRDefault="006E4797" w:rsidP="002C70E5">
      <w:pPr>
        <w:pBdr>
          <w:top w:val="nil"/>
          <w:left w:val="nil"/>
          <w:bottom w:val="nil"/>
          <w:right w:val="nil"/>
          <w:between w:val="nil"/>
        </w:pBdr>
      </w:pPr>
    </w:p>
    <w:p w14:paraId="60F3B8D4" w14:textId="6D633932" w:rsidR="006E4797" w:rsidRPr="002C70E5" w:rsidRDefault="006A1238" w:rsidP="002C70E5">
      <w:r w:rsidRPr="002C70E5">
        <w:rPr>
          <w:b/>
        </w:rPr>
        <w:t>SUMMARY:</w:t>
      </w:r>
    </w:p>
    <w:p w14:paraId="6FFE549F" w14:textId="1CEBF67C" w:rsidR="00D7330E" w:rsidRPr="002C70E5" w:rsidRDefault="006A1238" w:rsidP="002C70E5">
      <w:pPr>
        <w:rPr>
          <w:lang w:eastAsia="zh-CN"/>
        </w:rPr>
      </w:pPr>
      <w:r w:rsidRPr="002C70E5">
        <w:rPr>
          <w:lang w:eastAsia="zh-CN"/>
        </w:rPr>
        <w:t xml:space="preserve">We </w:t>
      </w:r>
      <w:r w:rsidR="003B6268" w:rsidRPr="002C70E5">
        <w:rPr>
          <w:lang w:eastAsia="zh-CN"/>
        </w:rPr>
        <w:t>introduce</w:t>
      </w:r>
      <w:r w:rsidRPr="002C70E5">
        <w:rPr>
          <w:lang w:eastAsia="zh-CN"/>
        </w:rPr>
        <w:t>d</w:t>
      </w:r>
      <w:r w:rsidR="003B6268" w:rsidRPr="002C70E5">
        <w:rPr>
          <w:lang w:eastAsia="zh-CN"/>
        </w:rPr>
        <w:t xml:space="preserve"> a</w:t>
      </w:r>
      <w:r w:rsidR="00EA7286" w:rsidRPr="002C70E5">
        <w:rPr>
          <w:lang w:eastAsia="zh-CN"/>
        </w:rPr>
        <w:t>n</w:t>
      </w:r>
      <w:r w:rsidR="003B6268" w:rsidRPr="002C70E5">
        <w:rPr>
          <w:lang w:eastAsia="zh-CN"/>
        </w:rPr>
        <w:t xml:space="preserve"> </w:t>
      </w:r>
      <w:r w:rsidR="00EA7286" w:rsidRPr="002C70E5">
        <w:rPr>
          <w:lang w:eastAsia="zh-CN"/>
        </w:rPr>
        <w:t>optimized</w:t>
      </w:r>
      <w:r w:rsidR="003B6268" w:rsidRPr="002C70E5">
        <w:rPr>
          <w:lang w:eastAsia="zh-CN"/>
        </w:rPr>
        <w:t xml:space="preserve"> surgical approach for </w:t>
      </w:r>
      <w:r w:rsidR="00964428" w:rsidRPr="002C70E5">
        <w:rPr>
          <w:lang w:eastAsia="zh-CN"/>
        </w:rPr>
        <w:t>small incision</w:t>
      </w:r>
      <w:r w:rsidR="003B6268" w:rsidRPr="002C70E5">
        <w:rPr>
          <w:lang w:eastAsia="zh-CN"/>
        </w:rPr>
        <w:t xml:space="preserve"> lenticule extraction, termed the Ye’s Swing Technique. This technique enables the surgeon to perform lenticule </w:t>
      </w:r>
      <w:r w:rsidR="00DD59E1" w:rsidRPr="002C70E5">
        <w:rPr>
          <w:lang w:eastAsia="zh-CN"/>
        </w:rPr>
        <w:t>separation</w:t>
      </w:r>
      <w:r w:rsidR="003B6268" w:rsidRPr="002C70E5">
        <w:rPr>
          <w:lang w:eastAsia="zh-CN"/>
        </w:rPr>
        <w:t xml:space="preserve"> and extraction more easily</w:t>
      </w:r>
      <w:r w:rsidR="00964428" w:rsidRPr="002C70E5">
        <w:rPr>
          <w:lang w:eastAsia="zh-CN"/>
        </w:rPr>
        <w:t xml:space="preserve"> </w:t>
      </w:r>
      <w:r w:rsidR="003B6268" w:rsidRPr="002C70E5">
        <w:rPr>
          <w:lang w:eastAsia="zh-CN"/>
        </w:rPr>
        <w:t>while minimizing the risk of incision</w:t>
      </w:r>
      <w:r w:rsidR="00B31728" w:rsidRPr="002C70E5">
        <w:rPr>
          <w:lang w:eastAsia="zh-CN"/>
        </w:rPr>
        <w:t>-</w:t>
      </w:r>
      <w:r w:rsidR="003B6268" w:rsidRPr="002C70E5">
        <w:rPr>
          <w:lang w:eastAsia="zh-CN"/>
        </w:rPr>
        <w:t xml:space="preserve">edge tears and lenticule fragmentation. </w:t>
      </w:r>
      <w:r w:rsidRPr="002C70E5">
        <w:rPr>
          <w:lang w:eastAsia="zh-CN"/>
        </w:rPr>
        <w:t xml:space="preserve">The results </w:t>
      </w:r>
      <w:r w:rsidR="002C5731" w:rsidRPr="002C70E5">
        <w:rPr>
          <w:lang w:eastAsia="zh-CN"/>
        </w:rPr>
        <w:t xml:space="preserve">of this study </w:t>
      </w:r>
      <w:r w:rsidRPr="002C70E5">
        <w:rPr>
          <w:lang w:eastAsia="zh-CN"/>
        </w:rPr>
        <w:t>proved its safety and efficacy.</w:t>
      </w:r>
    </w:p>
    <w:p w14:paraId="74EFC8D7" w14:textId="0B014DC7" w:rsidR="006E4797" w:rsidRPr="002C70E5" w:rsidRDefault="006E4797" w:rsidP="002C70E5"/>
    <w:p w14:paraId="2DF8E628" w14:textId="342BF710" w:rsidR="006E4797" w:rsidRPr="002C70E5" w:rsidRDefault="006A1238" w:rsidP="002C70E5">
      <w:r w:rsidRPr="002C70E5">
        <w:rPr>
          <w:b/>
        </w:rPr>
        <w:t>ABSTRACT:</w:t>
      </w:r>
      <w:r w:rsidRPr="002C70E5">
        <w:t xml:space="preserve"> </w:t>
      </w:r>
    </w:p>
    <w:p w14:paraId="2CF9CD54" w14:textId="74A92B82" w:rsidR="006E4797" w:rsidRPr="002C70E5" w:rsidRDefault="006A1238" w:rsidP="002C70E5">
      <w:pPr>
        <w:rPr>
          <w:lang w:eastAsia="zh-CN"/>
        </w:rPr>
      </w:pPr>
      <w:r w:rsidRPr="002C70E5">
        <w:rPr>
          <w:lang w:eastAsia="zh-CN"/>
        </w:rPr>
        <w:t>We propose a novel approach</w:t>
      </w:r>
      <w:r w:rsidR="00186132" w:rsidRPr="002C70E5">
        <w:rPr>
          <w:lang w:eastAsia="zh-CN"/>
        </w:rPr>
        <w:t xml:space="preserve"> for</w:t>
      </w:r>
      <w:r w:rsidR="005A18BC" w:rsidRPr="002C70E5">
        <w:rPr>
          <w:lang w:eastAsia="zh-CN"/>
        </w:rPr>
        <w:t xml:space="preserve"> </w:t>
      </w:r>
      <w:r w:rsidR="00964428" w:rsidRPr="002C70E5">
        <w:rPr>
          <w:lang w:eastAsia="zh-CN"/>
        </w:rPr>
        <w:t>small incision</w:t>
      </w:r>
      <w:r w:rsidR="005A18BC" w:rsidRPr="002C70E5">
        <w:rPr>
          <w:lang w:eastAsia="zh-CN"/>
        </w:rPr>
        <w:t xml:space="preserve"> lenticule extraction (SMILE) surgery</w:t>
      </w:r>
      <w:r w:rsidRPr="002C70E5">
        <w:rPr>
          <w:lang w:eastAsia="zh-CN"/>
        </w:rPr>
        <w:t>, termed the Ye’s Swing Technique</w:t>
      </w:r>
      <w:r w:rsidR="000A2710" w:rsidRPr="002C70E5">
        <w:rPr>
          <w:lang w:eastAsia="zh-CN"/>
        </w:rPr>
        <w:t>.</w:t>
      </w:r>
      <w:r w:rsidRPr="002C70E5">
        <w:rPr>
          <w:lang w:eastAsia="zh-CN"/>
        </w:rPr>
        <w:t xml:space="preserve"> </w:t>
      </w:r>
      <w:r w:rsidR="000E14C2" w:rsidRPr="002C70E5">
        <w:rPr>
          <w:lang w:eastAsia="zh-CN"/>
        </w:rPr>
        <w:t>The separation and removal of the lenticule are among the most challenging steps of SMILE surgery. An improper technique can result in difficulties during lenticule extraction, lenticule rupture, and the presence of residual fragments. This technique was developed to address intraoperative challenges by</w:t>
      </w:r>
      <w:r w:rsidR="0007302F" w:rsidRPr="002C70E5">
        <w:rPr>
          <w:lang w:eastAsia="zh-CN"/>
        </w:rPr>
        <w:t xml:space="preserve"> </w:t>
      </w:r>
      <w:r w:rsidRPr="002C70E5">
        <w:rPr>
          <w:lang w:eastAsia="zh-CN"/>
        </w:rPr>
        <w:t>preserv</w:t>
      </w:r>
      <w:r w:rsidR="0007302F" w:rsidRPr="002C70E5">
        <w:rPr>
          <w:lang w:eastAsia="zh-CN"/>
        </w:rPr>
        <w:t>ing</w:t>
      </w:r>
      <w:r w:rsidRPr="002C70E5">
        <w:rPr>
          <w:lang w:eastAsia="zh-CN"/>
        </w:rPr>
        <w:t xml:space="preserve"> an unseparated peripheral edge on the posterior surface of the </w:t>
      </w:r>
      <w:r w:rsidR="000E14C2" w:rsidRPr="002C70E5">
        <w:rPr>
          <w:lang w:eastAsia="zh-CN"/>
        </w:rPr>
        <w:t xml:space="preserve">lenticule—a feature </w:t>
      </w:r>
      <w:proofErr w:type="gramStart"/>
      <w:r w:rsidR="000E14C2" w:rsidRPr="002C70E5">
        <w:rPr>
          <w:lang w:eastAsia="zh-CN"/>
        </w:rPr>
        <w:t>absent</w:t>
      </w:r>
      <w:proofErr w:type="gramEnd"/>
      <w:r w:rsidR="000E14C2" w:rsidRPr="002C70E5">
        <w:rPr>
          <w:lang w:eastAsia="zh-CN"/>
        </w:rPr>
        <w:t xml:space="preserve"> </w:t>
      </w:r>
      <w:r w:rsidRPr="002C70E5">
        <w:rPr>
          <w:lang w:eastAsia="zh-CN"/>
        </w:rPr>
        <w:t>in conventional methods.</w:t>
      </w:r>
      <w:bookmarkStart w:id="0" w:name="OLE_LINK69"/>
      <w:r w:rsidRPr="002C70E5">
        <w:rPr>
          <w:lang w:eastAsia="zh-CN"/>
        </w:rPr>
        <w:t xml:space="preserve"> In this study, 490 eyes with myopia or myopic astigmatism and lenticule thicknesses ranging from 52</w:t>
      </w:r>
      <w:bookmarkStart w:id="1" w:name="_Hlk167289806"/>
      <w:r w:rsidR="002C5731" w:rsidRPr="002C70E5">
        <w:rPr>
          <w:lang w:eastAsia="zh-CN"/>
        </w:rPr>
        <w:t>–</w:t>
      </w:r>
      <w:bookmarkEnd w:id="1"/>
      <w:r w:rsidRPr="002C70E5">
        <w:rPr>
          <w:lang w:eastAsia="zh-CN"/>
        </w:rPr>
        <w:t>148 µm were included</w:t>
      </w:r>
      <w:r w:rsidR="000A2710" w:rsidRPr="002C70E5">
        <w:rPr>
          <w:lang w:eastAsia="zh-CN"/>
        </w:rPr>
        <w:t>, of which 38.6% were classified as thin lenticules.</w:t>
      </w:r>
      <w:r w:rsidRPr="002C70E5">
        <w:rPr>
          <w:lang w:eastAsia="zh-CN"/>
        </w:rPr>
        <w:t xml:space="preserve"> </w:t>
      </w:r>
      <w:bookmarkEnd w:id="0"/>
      <w:r w:rsidRPr="002C70E5">
        <w:rPr>
          <w:lang w:eastAsia="zh-CN"/>
        </w:rPr>
        <w:t xml:space="preserve">The results demonstrated that the stromal lenticule could be successfully dissected and completely removed in all participants without any incidence of incision margin tearing. </w:t>
      </w:r>
      <w:r w:rsidR="000A2710" w:rsidRPr="002C70E5">
        <w:rPr>
          <w:lang w:eastAsia="zh-CN"/>
        </w:rPr>
        <w:t>The safety index was 1.06 ± 0.12</w:t>
      </w:r>
      <w:r w:rsidR="00964428" w:rsidRPr="002C70E5">
        <w:rPr>
          <w:lang w:eastAsia="zh-CN"/>
        </w:rPr>
        <w:t>,</w:t>
      </w:r>
      <w:r w:rsidR="000A2710" w:rsidRPr="002C70E5">
        <w:rPr>
          <w:lang w:eastAsia="zh-CN"/>
        </w:rPr>
        <w:t xml:space="preserve"> and the efficacy index was 1.11 ± 0.13 at </w:t>
      </w:r>
      <w:r w:rsidR="00964428" w:rsidRPr="002C70E5">
        <w:rPr>
          <w:lang w:eastAsia="zh-CN"/>
        </w:rPr>
        <w:t>1</w:t>
      </w:r>
      <w:r w:rsidR="000A2710" w:rsidRPr="002C70E5">
        <w:rPr>
          <w:lang w:eastAsia="zh-CN"/>
        </w:rPr>
        <w:t xml:space="preserve"> week postoperatively. These findings indicate that the modified technique is safe and effective, even with thinner lenticules.</w:t>
      </w:r>
    </w:p>
    <w:p w14:paraId="02FD1912" w14:textId="77777777" w:rsidR="000A2710" w:rsidRPr="002C70E5" w:rsidRDefault="000A2710" w:rsidP="002C70E5">
      <w:pPr>
        <w:rPr>
          <w:lang w:eastAsia="zh-CN"/>
        </w:rPr>
      </w:pPr>
    </w:p>
    <w:p w14:paraId="0646E204" w14:textId="566805CA" w:rsidR="006E4797" w:rsidRPr="002C70E5" w:rsidRDefault="006A1238" w:rsidP="002C70E5">
      <w:pPr>
        <w:rPr>
          <w:lang w:eastAsia="zh-CN"/>
        </w:rPr>
      </w:pPr>
      <w:r w:rsidRPr="002C70E5">
        <w:rPr>
          <w:b/>
        </w:rPr>
        <w:t>INTRODUCTION:</w:t>
      </w:r>
      <w:r w:rsidRPr="002C70E5">
        <w:t xml:space="preserve"> </w:t>
      </w:r>
    </w:p>
    <w:p w14:paraId="75A27EAE" w14:textId="2C3439DA" w:rsidR="001E0ADC" w:rsidRPr="002C70E5" w:rsidRDefault="006A1238" w:rsidP="002C70E5">
      <w:r w:rsidRPr="002C70E5">
        <w:rPr>
          <w:lang w:eastAsia="zh-CN"/>
        </w:rPr>
        <w:t xml:space="preserve">Over the past decade, </w:t>
      </w:r>
      <w:r w:rsidR="00964428" w:rsidRPr="002C70E5">
        <w:rPr>
          <w:lang w:eastAsia="zh-CN"/>
        </w:rPr>
        <w:t>s</w:t>
      </w:r>
      <w:r w:rsidR="00964428" w:rsidRPr="002C70E5">
        <w:t>mall incision</w:t>
      </w:r>
      <w:r w:rsidRPr="002C70E5">
        <w:t xml:space="preserve"> lenticule extraction (SMILE) </w:t>
      </w:r>
      <w:r w:rsidR="00E63B2A" w:rsidRPr="002C70E5">
        <w:t>has been</w:t>
      </w:r>
      <w:r w:rsidRPr="002C70E5">
        <w:t xml:space="preserve"> frequently used</w:t>
      </w:r>
      <w:r w:rsidRPr="002C70E5">
        <w:rPr>
          <w:lang w:eastAsia="zh-CN"/>
        </w:rPr>
        <w:t xml:space="preserve"> </w:t>
      </w:r>
      <w:r w:rsidRPr="002C70E5">
        <w:t xml:space="preserve">for </w:t>
      </w:r>
      <w:r w:rsidRPr="002C70E5">
        <w:lastRenderedPageBreak/>
        <w:t xml:space="preserve">myopia correction. Although the lenticule scanning step in SMILE is fully automated using a femtosecond laser, the lenticule </w:t>
      </w:r>
      <w:r w:rsidR="00324914" w:rsidRPr="002C70E5">
        <w:t>separation</w:t>
      </w:r>
      <w:r w:rsidRPr="002C70E5">
        <w:t xml:space="preserve"> and extraction processes remain </w:t>
      </w:r>
      <w:proofErr w:type="gramStart"/>
      <w:r w:rsidR="00964428" w:rsidRPr="002C70E5">
        <w:t>surgeon-dependent</w:t>
      </w:r>
      <w:proofErr w:type="gramEnd"/>
      <w:r w:rsidRPr="002C70E5">
        <w:t>. These manual steps require substantial technical proficiency and may be associated with complications such as lenticule breakage or remnant fragments</w:t>
      </w:r>
      <w:r w:rsidR="00B51E12" w:rsidRPr="002C70E5">
        <w:rPr>
          <w:vertAlign w:val="superscript"/>
        </w:rPr>
        <w:fldChar w:fldCharType="begin">
          <w:fldData xml:space="preserve">PEVuZE5vdGU+PENpdGU+PEF1dGhvcj5Bbmc8L0F1dGhvcj48WWVhcj4yMDE0PC9ZZWFyPjxSZWNO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</w:fldData>
        </w:fldChar>
      </w:r>
      <w:r w:rsidR="007D09E3" w:rsidRPr="002C70E5">
        <w:rPr>
          <w:vertAlign w:val="superscript"/>
        </w:rPr>
        <w:instrText xml:space="preserve"> ADDIN EN.CITE </w:instrText>
      </w:r>
      <w:r w:rsidR="007D09E3" w:rsidRPr="002C70E5">
        <w:rPr>
          <w:vertAlign w:val="superscript"/>
        </w:rPr>
        <w:fldChar w:fldCharType="begin">
          <w:fldData xml:space="preserve">PEVuZE5vdGU+PENpdGU+PEF1dGhvcj5Bbmc8L0F1dGhvcj48WWVhcj4yMDE0PC9ZZWFyPjxSZWNO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</w:fldData>
        </w:fldChar>
      </w:r>
      <w:r w:rsidR="007D09E3" w:rsidRPr="002C70E5">
        <w:rPr>
          <w:vertAlign w:val="superscript"/>
        </w:rPr>
        <w:instrText xml:space="preserve"> ADDIN EN.CITE.DATA </w:instrText>
      </w:r>
      <w:r w:rsidR="007D09E3" w:rsidRPr="002C70E5">
        <w:rPr>
          <w:vertAlign w:val="superscript"/>
        </w:rPr>
      </w:r>
      <w:r w:rsidR="007D09E3" w:rsidRPr="002C70E5">
        <w:rPr>
          <w:vertAlign w:val="superscript"/>
        </w:rPr>
        <w:fldChar w:fldCharType="end"/>
      </w:r>
      <w:r w:rsidR="00B51E12" w:rsidRPr="002C70E5">
        <w:rPr>
          <w:vertAlign w:val="superscript"/>
        </w:rPr>
      </w:r>
      <w:r w:rsidR="00B51E12" w:rsidRPr="002C70E5">
        <w:rPr>
          <w:vertAlign w:val="superscript"/>
        </w:rPr>
        <w:fldChar w:fldCharType="separate"/>
      </w:r>
      <w:r w:rsidR="007D09E3" w:rsidRPr="002C70E5">
        <w:rPr>
          <w:vertAlign w:val="superscript"/>
        </w:rPr>
        <w:t>1-4</w:t>
      </w:r>
      <w:r w:rsidR="00B51E12" w:rsidRPr="002C70E5">
        <w:rPr>
          <w:vertAlign w:val="superscript"/>
        </w:rPr>
        <w:fldChar w:fldCharType="end"/>
      </w:r>
      <w:r w:rsidR="002C5731" w:rsidRPr="002C70E5">
        <w:t xml:space="preserve">. </w:t>
      </w:r>
      <w:r w:rsidRPr="002C70E5">
        <w:t>Such complications can lead to stromal damage, heightened inflammatory responses, delayed visual recovery, and more severe issues such as diffuse lamellar keratitis, corneal opacities, and compromised visual quality</w:t>
      </w:r>
      <w:r w:rsidR="00B51E12" w:rsidRPr="002C70E5">
        <w:rPr>
          <w:vertAlign w:val="superscript"/>
        </w:rPr>
        <w:fldChar w:fldCharType="begin">
          <w:fldData xml:space="preserve">PEVuZE5vdGU+PENpdGU+PEF1dGhvcj5DaGFuPC9BdXRob3I+PFllYXI+MjAxNzwvWWVhcj48UmVj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=
</w:fldData>
        </w:fldChar>
      </w:r>
      <w:r w:rsidR="007D09E3" w:rsidRPr="002C70E5">
        <w:rPr>
          <w:vertAlign w:val="superscript"/>
        </w:rPr>
        <w:instrText xml:space="preserve"> ADDIN EN.CITE </w:instrText>
      </w:r>
      <w:r w:rsidR="007D09E3" w:rsidRPr="002C70E5">
        <w:rPr>
          <w:vertAlign w:val="superscript"/>
        </w:rPr>
        <w:fldChar w:fldCharType="begin">
          <w:fldData xml:space="preserve">PEVuZE5vdGU+PENpdGU+PEF1dGhvcj5DaGFuPC9BdXRob3I+PFllYXI+MjAxNzwvWWVhcj48UmVj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=
</w:fldData>
        </w:fldChar>
      </w:r>
      <w:r w:rsidR="007D09E3" w:rsidRPr="002C70E5">
        <w:rPr>
          <w:vertAlign w:val="superscript"/>
        </w:rPr>
        <w:instrText xml:space="preserve"> ADDIN EN.CITE.DATA </w:instrText>
      </w:r>
      <w:r w:rsidR="007D09E3" w:rsidRPr="002C70E5">
        <w:rPr>
          <w:vertAlign w:val="superscript"/>
        </w:rPr>
      </w:r>
      <w:r w:rsidR="007D09E3" w:rsidRPr="002C70E5">
        <w:rPr>
          <w:vertAlign w:val="superscript"/>
        </w:rPr>
        <w:fldChar w:fldCharType="end"/>
      </w:r>
      <w:r w:rsidR="00B51E12" w:rsidRPr="002C70E5">
        <w:rPr>
          <w:vertAlign w:val="superscript"/>
        </w:rPr>
      </w:r>
      <w:r w:rsidR="00B51E12" w:rsidRPr="002C70E5">
        <w:rPr>
          <w:vertAlign w:val="superscript"/>
        </w:rPr>
        <w:fldChar w:fldCharType="separate"/>
      </w:r>
      <w:r w:rsidR="007D09E3" w:rsidRPr="002C70E5">
        <w:rPr>
          <w:vertAlign w:val="superscript"/>
        </w:rPr>
        <w:t>5,6</w:t>
      </w:r>
      <w:r w:rsidR="00B51E12" w:rsidRPr="002C70E5">
        <w:rPr>
          <w:vertAlign w:val="superscript"/>
        </w:rPr>
        <w:fldChar w:fldCharType="end"/>
      </w:r>
      <w:r w:rsidR="00A42965" w:rsidRPr="002C70E5">
        <w:t>.</w:t>
      </w:r>
    </w:p>
    <w:p w14:paraId="19D05DA8" w14:textId="77777777" w:rsidR="00FF5439" w:rsidRPr="002C70E5" w:rsidRDefault="00FF5439" w:rsidP="002C70E5"/>
    <w:p w14:paraId="0C204F3C" w14:textId="1E872F91" w:rsidR="007D09E3" w:rsidRPr="002C70E5" w:rsidRDefault="006D4302" w:rsidP="002C70E5">
      <w:pPr>
        <w:rPr>
          <w:lang w:eastAsia="zh-CN"/>
        </w:rPr>
      </w:pPr>
      <w:r w:rsidRPr="002C70E5">
        <w:t>The goal of this study is to introduce and evaluate a novel technique, the Ye’s Swing Technique, designed to enhance lenticule separation and extraction during SMILE. The rationale behind developing this approach is to address existing challenges: less experienced surgeons and those working with low myopia cases often face greater difficulty performing these critical steps</w:t>
      </w:r>
      <w:r w:rsidRPr="002C70E5">
        <w:rPr>
          <w:lang w:eastAsia="zh-CN"/>
        </w:rPr>
        <w:fldChar w:fldCharType="begin">
          <w:fldData xml:space="preserve">PEVuZE5vdGU+PENpdGU+PEF1dGhvcj5JdmFyc2VuPC9BdXRob3I+PFllYXI+MjAxNDwvWWVhcj48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</w:fldData>
        </w:fldChar>
      </w:r>
      <w:r w:rsidRPr="002C70E5">
        <w:rPr>
          <w:lang w:eastAsia="zh-CN"/>
        </w:rPr>
        <w:instrText xml:space="preserve"> ADDIN EN.CITE </w:instrText>
      </w:r>
      <w:r w:rsidRPr="002C70E5">
        <w:rPr>
          <w:lang w:eastAsia="zh-CN"/>
        </w:rPr>
        <w:fldChar w:fldCharType="begin">
          <w:fldData xml:space="preserve">PEVuZE5vdGU+PENpdGU+PEF1dGhvcj5JdmFyc2VuPC9BdXRob3I+PFllYXI+MjAxNDwvWWVhcj48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</w:fldData>
        </w:fldChar>
      </w:r>
      <w:r w:rsidRPr="002C70E5">
        <w:rPr>
          <w:lang w:eastAsia="zh-CN"/>
        </w:rPr>
        <w:instrText xml:space="preserve"> ADDIN EN.CITE.DATA </w:instrText>
      </w:r>
      <w:r w:rsidRPr="002C70E5">
        <w:rPr>
          <w:lang w:eastAsia="zh-CN"/>
        </w:rPr>
      </w:r>
      <w:r w:rsidRPr="002C70E5">
        <w:rPr>
          <w:lang w:eastAsia="zh-CN"/>
        </w:rPr>
        <w:fldChar w:fldCharType="end"/>
      </w:r>
      <w:r w:rsidRPr="002C70E5">
        <w:rPr>
          <w:lang w:eastAsia="zh-CN"/>
        </w:rPr>
      </w:r>
      <w:r w:rsidRPr="002C70E5">
        <w:rPr>
          <w:lang w:eastAsia="zh-CN"/>
        </w:rPr>
        <w:fldChar w:fldCharType="separate"/>
      </w:r>
      <w:r w:rsidRPr="002C70E5">
        <w:rPr>
          <w:vertAlign w:val="superscript"/>
          <w:lang w:eastAsia="zh-CN"/>
        </w:rPr>
        <w:t>7-9</w:t>
      </w:r>
      <w:r w:rsidRPr="002C70E5">
        <w:rPr>
          <w:lang w:eastAsia="zh-CN"/>
        </w:rPr>
        <w:fldChar w:fldCharType="end"/>
      </w:r>
      <w:r w:rsidRPr="002C70E5">
        <w:rPr>
          <w:lang w:eastAsia="zh-CN"/>
        </w:rPr>
        <w:t>, with large-scale studies reporting an intraoperative complication rate of approximately 1.9%</w:t>
      </w:r>
      <w:r w:rsidRPr="002C70E5">
        <w:rPr>
          <w:lang w:eastAsia="zh-CN"/>
        </w:rPr>
        <w:fldChar w:fldCharType="begin"/>
      </w:r>
      <w:r w:rsidRPr="002C70E5">
        <w:rPr>
          <w:lang w:eastAsia="zh-CN"/>
        </w:rPr>
        <w:instrText xml:space="preserve"> ADDIN EN.CITE &lt;EndNote&gt;&lt;Cite&gt;&lt;Author&gt;Titiyal&lt;/Author&gt;&lt;Year&gt;2017&lt;/Year&gt;&lt;RecNum&gt;14&lt;/RecNum&gt;&lt;DisplayText&gt;&lt;style face="superscript"&gt;10&lt;/style&gt;&lt;/DisplayText&gt;&lt;record&gt;&lt;rec-number&gt;10&lt;/rec-number&gt;&lt;foreign-keys&gt;&lt;key app="EN" db-id="0p5zr5dsvrsav7e5fz9xrfp5fvdrtff9dezv" timestamp="1738580220"&gt;10&lt;/key&gt;&lt;/foreign-keys&gt;&lt;ref-type name="Journal Article"&gt;17&lt;/ref-type&gt;&lt;contributors&gt;&lt;authors&gt;&lt;author&gt;Titiyal, J. S.&lt;/author&gt;&lt;author&gt;Kaur, M.&lt;/author&gt;&lt;author&gt;Rathi, A.&lt;/author&gt;&lt;author&gt;Falera, R.&lt;/author&gt;&lt;author&gt;Chaniyara, M.&lt;/author&gt;&lt;author&gt;Sharma, N.&lt;/author&gt;&lt;/authors&gt;&lt;/contributors&gt;&lt;auth-address&gt;Cornea, Cataract &amp;amp; Refractive Surgery Services, Dr. Rajendra Prasad Centre for Ophthalmic Sciences, All India Institute of Medical Sciences, New Delhi, India.&lt;/auth-address&gt;&lt;titles&gt;&lt;title&gt;Learning Curve of Small Incision Lenticule Extraction: Challenges and Complications&lt;/title&gt;&lt;secondary-title&gt;Cornea&lt;/secondary-title&gt;&lt;/titles&gt;&lt;periodical&gt;&lt;full-title&gt;Cornea&lt;/full-title&gt;&lt;/periodical&gt;&lt;pages&gt;1377-1382&lt;/pages&gt;&lt;volume&gt;36&lt;/volume&gt;&lt;number&gt;11&lt;/number&gt;&lt;keywords&gt;&lt;keyword&gt;Adult&lt;/keyword&gt;&lt;keyword&gt;Astigmatism/physiopathology/*surgery&lt;/keyword&gt;&lt;keyword&gt;Corneal Stroma/*surgery&lt;/keyword&gt;&lt;keyword&gt;Corneal Surgery, Laser/*methods&lt;/keyword&gt;&lt;keyword&gt;Corneal Topography&lt;/keyword&gt;&lt;keyword&gt;Female&lt;/keyword&gt;&lt;keyword&gt;Humans&lt;/keyword&gt;&lt;keyword&gt;*Intraoperative Complications&lt;/keyword&gt;&lt;keyword&gt;*Learning Curve&lt;/keyword&gt;&lt;keyword&gt;Male&lt;/keyword&gt;&lt;keyword&gt;Microsurgery/*methods&lt;/keyword&gt;&lt;keyword&gt;Middle Aged&lt;/keyword&gt;&lt;keyword&gt;Myopia/physiopathology/*surgery&lt;/keyword&gt;&lt;keyword&gt;Prospective Studies&lt;/keyword&gt;&lt;keyword&gt;Surgical Flaps&lt;/keyword&gt;&lt;keyword&gt;Visual Acuity/physiology&lt;/keyword&gt;&lt;keyword&gt;Young Adult&lt;/keyword&gt;&lt;/keywords&gt;&lt;dates&gt;&lt;year&gt;2017&lt;/year&gt;&lt;pub-dates&gt;&lt;date&gt;Nov&lt;/date&gt;&lt;/pub-dates&gt;&lt;/dates&gt;&lt;isbn&gt;0277-3740&lt;/isbn&gt;&lt;accession-num&gt;28799958&lt;/accession-num&gt;&lt;urls&gt;&lt;/urls&gt;&lt;electronic-resource-num&gt;10.1097/ico.0000000000001323&lt;/electronic-resource-num&gt;&lt;remote-database-provider&gt;NLM&lt;/remote-database-provider&gt;&lt;language&gt;eng&lt;/language&gt;&lt;/record&gt;&lt;/Cite&gt;&lt;/EndNote&gt;</w:instrText>
      </w:r>
      <w:r w:rsidRPr="002C70E5">
        <w:rPr>
          <w:lang w:eastAsia="zh-CN"/>
        </w:rPr>
        <w:fldChar w:fldCharType="separate"/>
      </w:r>
      <w:r w:rsidRPr="002C70E5">
        <w:rPr>
          <w:vertAlign w:val="superscript"/>
          <w:lang w:eastAsia="zh-CN"/>
        </w:rPr>
        <w:t>10</w:t>
      </w:r>
      <w:r w:rsidRPr="002C70E5">
        <w:rPr>
          <w:lang w:eastAsia="zh-CN"/>
        </w:rPr>
        <w:fldChar w:fldCharType="end"/>
      </w:r>
      <w:r w:rsidRPr="002C70E5">
        <w:rPr>
          <w:lang w:eastAsia="zh-CN"/>
        </w:rPr>
        <w:t>. This includes incision-edge tears at 1.8%, corneal cap perforations at 0.3%, and major tears at 0.1%</w:t>
      </w:r>
      <w:r w:rsidRPr="002C70E5">
        <w:rPr>
          <w:vertAlign w:val="superscript"/>
        </w:rPr>
        <w:fldChar w:fldCharType="begin"/>
      </w:r>
      <w:r w:rsidRPr="002C70E5">
        <w:rPr>
          <w:vertAlign w:val="superscript"/>
        </w:rPr>
        <w:instrText xml:space="preserve"> ADDIN EN.CITE &lt;EndNote&gt;&lt;Cite&gt;&lt;Author&gt;Li&lt;/Author&gt;&lt;Year&gt;2014&lt;/Year&gt;&lt;RecNum&gt;274&lt;/RecNum&gt;&lt;DisplayText&gt;&lt;style face="superscript"&gt;11&lt;/style&gt;&lt;/DisplayText&gt;&lt;record&gt;&lt;rec-number&gt;11&lt;/rec-number&gt;&lt;foreign-keys&gt;&lt;key app="EN" db-id="0p5zr5dsvrsav7e5fz9xrfp5fvdrtff9dezv" timestamp="1738580220"&gt;11&lt;/key&gt;&lt;/foreign-keys&gt;&lt;ref-type name="Journal Article"&gt;17&lt;/ref-type&gt;&lt;contributors&gt;&lt;authors&gt;&lt;author&gt;Li, M.&lt;/author&gt;&lt;author&gt;Zhou, Z.&lt;/author&gt;&lt;author&gt;Shen, Y.&lt;/author&gt;&lt;author&gt;Knorz, M. C.&lt;/author&gt;&lt;author&gt;Gong, L.&lt;/author&gt;&lt;author&gt;Zhou, X.&lt;/author&gt;&lt;/authors&gt;&lt;/contributors&gt;&lt;titles&gt;&lt;title&gt;Comparison of corneal sensation between small incision lenticule extraction (SMILE) and femtosecond laser-assisted LASIK for myopia&lt;/title&gt;&lt;secondary-title&gt;J Refract Surg&lt;/secondary-title&gt;&lt;/titles&gt;&lt;periodical&gt;&lt;full-title&gt;J Refract Surg&lt;/full-title&gt;&lt;/periodical&gt;&lt;pages&gt;94-100&lt;/pages&gt;&lt;volume&gt;30&lt;/volume&gt;&lt;number&gt;2&lt;/number&gt;&lt;edition&gt;2014/04/26&lt;/edition&gt;&lt;keywords&gt;&lt;keyword&gt;Adult&lt;/keyword&gt;&lt;keyword&gt;Cornea/innervation/*physiopathology&lt;/keyword&gt;&lt;keyword&gt;Corneal Stroma/*surgery&lt;/keyword&gt;&lt;keyword&gt;Female&lt;/keyword&gt;&lt;keyword&gt;Humans&lt;/keyword&gt;&lt;keyword&gt;Hypesthesia/*physiopathology&lt;/keyword&gt;&lt;keyword&gt;Keratomileusis, Laser In Situ/*methods&lt;/keyword&gt;&lt;keyword&gt;Lasers, Excimer/*therapeutic use&lt;/keyword&gt;&lt;keyword&gt;Male&lt;/keyword&gt;&lt;keyword&gt;Myopia/physiopathology/*surgery&lt;/keyword&gt;&lt;keyword&gt;Ophthalmic Nerve/physiopathology&lt;/keyword&gt;&lt;keyword&gt;Prospective Studies&lt;/keyword&gt;&lt;keyword&gt;Refraction, Ocular/physiology&lt;/keyword&gt;&lt;keyword&gt;Sensation/*physiology&lt;/keyword&gt;&lt;keyword&gt;Surgical Flaps&lt;/keyword&gt;&lt;keyword&gt;Visual Acuity/physiology&lt;/keyword&gt;&lt;/keywords&gt;&lt;dates&gt;&lt;year&gt;2014&lt;/year&gt;&lt;pub-dates&gt;&lt;date&gt;Feb&lt;/date&gt;&lt;/pub-dates&gt;&lt;/dates&gt;&lt;isbn&gt;1081-597X (Print)&amp;#xD;1081-597X (Linking)&lt;/isbn&gt;&lt;accession-num&gt;24763474&lt;/accession-num&gt;&lt;urls&gt;&lt;related-urls&gt;&lt;url&gt;https://www.ncbi.nlm.nih.gov/pubmed/24763474&lt;/url&gt;&lt;/related-urls&gt;&lt;/urls&gt;&lt;electronic-resource-num&gt;10.3928/1081597X-20140120-04&lt;/electronic-resource-num&gt;&lt;/record&gt;&lt;/Cite&gt;&lt;/EndNote&gt;</w:instrText>
      </w:r>
      <w:r w:rsidRPr="002C70E5">
        <w:rPr>
          <w:vertAlign w:val="superscript"/>
        </w:rPr>
        <w:fldChar w:fldCharType="separate"/>
      </w:r>
      <w:r w:rsidRPr="002C70E5">
        <w:rPr>
          <w:vertAlign w:val="superscript"/>
        </w:rPr>
        <w:t>11</w:t>
      </w:r>
      <w:r w:rsidRPr="002C70E5">
        <w:rPr>
          <w:vertAlign w:val="superscript"/>
        </w:rPr>
        <w:fldChar w:fldCharType="end"/>
      </w:r>
      <w:r w:rsidRPr="002C70E5">
        <w:rPr>
          <w:lang w:eastAsia="zh-CN"/>
        </w:rPr>
        <w:t>. Additionally, lenticule tearing has been observed in 0.27% of cases in other studies</w:t>
      </w:r>
      <w:r w:rsidRPr="002C70E5">
        <w:rPr>
          <w:vertAlign w:val="superscript"/>
        </w:rPr>
        <w:fldChar w:fldCharType="begin">
          <w:fldData xml:space="preserve">PEVuZE5vdGU+PENpdGU+PEF1dGhvcj5XYW5nPC9BdXRob3I+PFllYXI+MjAxNzwvWWVhcj48UmVj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</w:fldData>
        </w:fldChar>
      </w:r>
      <w:r w:rsidRPr="002C70E5">
        <w:rPr>
          <w:vertAlign w:val="superscript"/>
        </w:rPr>
        <w:instrText xml:space="preserve"> ADDIN EN.CITE </w:instrText>
      </w:r>
      <w:r w:rsidRPr="002C70E5">
        <w:rPr>
          <w:vertAlign w:val="superscript"/>
        </w:rPr>
        <w:fldChar w:fldCharType="begin">
          <w:fldData xml:space="preserve">PEVuZE5vdGU+PENpdGU+PEF1dGhvcj5XYW5nPC9BdXRob3I+PFllYXI+MjAxNzwvWWVhcj48UmVj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</w:fldData>
        </w:fldChar>
      </w:r>
      <w:r w:rsidRPr="002C70E5">
        <w:rPr>
          <w:vertAlign w:val="superscript"/>
        </w:rPr>
        <w:instrText xml:space="preserve"> ADDIN EN.CITE.DATA </w:instrText>
      </w:r>
      <w:r w:rsidRPr="002C70E5">
        <w:rPr>
          <w:vertAlign w:val="superscript"/>
        </w:rPr>
      </w:r>
      <w:r w:rsidRPr="002C70E5">
        <w:rPr>
          <w:vertAlign w:val="superscript"/>
        </w:rPr>
        <w:fldChar w:fldCharType="end"/>
      </w:r>
      <w:r w:rsidRPr="002C70E5">
        <w:rPr>
          <w:vertAlign w:val="superscript"/>
        </w:rPr>
      </w:r>
      <w:r w:rsidRPr="002C70E5">
        <w:rPr>
          <w:vertAlign w:val="superscript"/>
        </w:rPr>
        <w:fldChar w:fldCharType="separate"/>
      </w:r>
      <w:r w:rsidRPr="002C70E5">
        <w:rPr>
          <w:vertAlign w:val="superscript"/>
        </w:rPr>
        <w:t>4</w:t>
      </w:r>
      <w:r w:rsidRPr="002C70E5">
        <w:rPr>
          <w:vertAlign w:val="superscript"/>
        </w:rPr>
        <w:fldChar w:fldCharType="end"/>
      </w:r>
      <w:r w:rsidRPr="002C70E5">
        <w:t>.</w:t>
      </w:r>
      <w:r w:rsidRPr="002C70E5">
        <w:rPr>
          <w:lang w:eastAsia="zh-CN"/>
        </w:rPr>
        <w:t xml:space="preserve"> </w:t>
      </w:r>
    </w:p>
    <w:p w14:paraId="43CDC958" w14:textId="77777777" w:rsidR="00FF5439" w:rsidRPr="002C70E5" w:rsidRDefault="00FF5439" w:rsidP="002C70E5">
      <w:pPr>
        <w:rPr>
          <w:lang w:eastAsia="zh-CN"/>
        </w:rPr>
      </w:pPr>
    </w:p>
    <w:p w14:paraId="6A03461B" w14:textId="02038059" w:rsidR="006D4302" w:rsidRPr="002C70E5" w:rsidRDefault="006D4302" w:rsidP="002C70E5">
      <w:pPr>
        <w:rPr>
          <w:lang w:eastAsia="zh-CN"/>
        </w:rPr>
      </w:pPr>
      <w:r w:rsidRPr="002C70E5">
        <w:rPr>
          <w:lang w:eastAsia="zh-CN"/>
        </w:rPr>
        <w:t>To improve outcomes, various modified lenticule separation techniques have been proposed</w:t>
      </w:r>
      <w:r w:rsidRPr="002C70E5">
        <w:rPr>
          <w:vertAlign w:val="superscript"/>
        </w:rPr>
        <w:fldChar w:fldCharType="begin">
          <w:fldData xml:space="preserve">PEVuZE5vdGU+PENpdGU+PEF1dGhvcj5UaXRpeWFsPC9BdXRob3I+PFllYXI+MjAxODwvWWVhcj48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</w:fldData>
        </w:fldChar>
      </w:r>
      <w:r w:rsidRPr="002C70E5">
        <w:rPr>
          <w:vertAlign w:val="superscript"/>
        </w:rPr>
        <w:instrText xml:space="preserve"> ADDIN EN.CITE </w:instrText>
      </w:r>
      <w:r w:rsidRPr="002C70E5">
        <w:rPr>
          <w:vertAlign w:val="superscript"/>
        </w:rPr>
        <w:fldChar w:fldCharType="begin">
          <w:fldData xml:space="preserve">PEVuZE5vdGU+PENpdGU+PEF1dGhvcj5UaXRpeWFsPC9BdXRob3I+PFllYXI+MjAxODwvWWVhcj48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</w:fldData>
        </w:fldChar>
      </w:r>
      <w:r w:rsidRPr="002C70E5">
        <w:rPr>
          <w:vertAlign w:val="superscript"/>
        </w:rPr>
        <w:instrText xml:space="preserve"> ADDIN EN.CITE.DATA </w:instrText>
      </w:r>
      <w:r w:rsidRPr="002C70E5">
        <w:rPr>
          <w:vertAlign w:val="superscript"/>
        </w:rPr>
      </w:r>
      <w:r w:rsidRPr="002C70E5">
        <w:rPr>
          <w:vertAlign w:val="superscript"/>
        </w:rPr>
        <w:fldChar w:fldCharType="end"/>
      </w:r>
      <w:r w:rsidRPr="002C70E5">
        <w:rPr>
          <w:vertAlign w:val="superscript"/>
        </w:rPr>
      </w:r>
      <w:r w:rsidRPr="002C70E5">
        <w:rPr>
          <w:vertAlign w:val="superscript"/>
        </w:rPr>
        <w:fldChar w:fldCharType="separate"/>
      </w:r>
      <w:r w:rsidRPr="002C70E5">
        <w:rPr>
          <w:vertAlign w:val="superscript"/>
        </w:rPr>
        <w:t>12-</w:t>
      </w:r>
      <w:r w:rsidR="0059011C" w:rsidRPr="002C70E5">
        <w:rPr>
          <w:vertAlign w:val="superscript"/>
        </w:rPr>
        <w:t>1</w:t>
      </w:r>
      <w:r w:rsidRPr="002C70E5">
        <w:rPr>
          <w:vertAlign w:val="superscript"/>
        </w:rPr>
        <w:t>5</w:t>
      </w:r>
      <w:r w:rsidRPr="002C70E5">
        <w:rPr>
          <w:vertAlign w:val="superscript"/>
        </w:rPr>
        <w:fldChar w:fldCharType="end"/>
      </w:r>
      <w:r w:rsidRPr="002C70E5">
        <w:rPr>
          <w:lang w:eastAsia="zh-CN"/>
        </w:rPr>
        <w:t xml:space="preserve">. However, these approaches primarily focus on reducing friction during lenticule separation without adequately addressing the lenticule’s fragility at its most stressed points. Unlike traditional methods, Ye’s Swing Technique deliberately preserves a residual peripheral zone on the posterior surface of the lenticule—a feature </w:t>
      </w:r>
      <w:proofErr w:type="gramStart"/>
      <w:r w:rsidRPr="002C70E5">
        <w:rPr>
          <w:lang w:eastAsia="zh-CN"/>
        </w:rPr>
        <w:t>absent</w:t>
      </w:r>
      <w:proofErr w:type="gramEnd"/>
      <w:r w:rsidRPr="002C70E5">
        <w:rPr>
          <w:lang w:eastAsia="zh-CN"/>
        </w:rPr>
        <w:t xml:space="preserve"> in conventional approaches</w:t>
      </w:r>
      <w:r w:rsidR="00FE1D3B" w:rsidRPr="002C70E5">
        <w:rPr>
          <w:lang w:eastAsia="zh-CN"/>
        </w:rPr>
        <w:fldChar w:fldCharType="begin">
          <w:fldData xml:space="preserve">PEVuZE5vdGU+PENpdGU+PEF1dGhvcj5MaTwvQXV0aG9yPjxZZWFyPjIwMTQ8L1llYXI+PFJlY051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</w:fldData>
        </w:fldChar>
      </w:r>
      <w:r w:rsidR="00FE1D3B" w:rsidRPr="002C70E5">
        <w:rPr>
          <w:lang w:eastAsia="zh-CN"/>
        </w:rPr>
        <w:instrText xml:space="preserve"> ADDIN EN.CITE </w:instrText>
      </w:r>
      <w:r w:rsidR="00FE1D3B" w:rsidRPr="002C70E5">
        <w:rPr>
          <w:lang w:eastAsia="zh-CN"/>
        </w:rPr>
        <w:fldChar w:fldCharType="begin">
          <w:fldData xml:space="preserve">PEVuZE5vdGU+PENpdGU+PEF1dGhvcj5MaTwvQXV0aG9yPjxZZWFyPjIwMTQ8L1llYXI+PFJlY051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</w:fldData>
        </w:fldChar>
      </w:r>
      <w:r w:rsidR="00FE1D3B" w:rsidRPr="002C70E5">
        <w:rPr>
          <w:lang w:eastAsia="zh-CN"/>
        </w:rPr>
        <w:instrText xml:space="preserve"> ADDIN EN.CITE.DATA </w:instrText>
      </w:r>
      <w:r w:rsidR="00FE1D3B" w:rsidRPr="002C70E5">
        <w:rPr>
          <w:lang w:eastAsia="zh-CN"/>
        </w:rPr>
      </w:r>
      <w:r w:rsidR="00FE1D3B" w:rsidRPr="002C70E5">
        <w:rPr>
          <w:lang w:eastAsia="zh-CN"/>
        </w:rPr>
        <w:fldChar w:fldCharType="end"/>
      </w:r>
      <w:r w:rsidR="00FE1D3B" w:rsidRPr="002C70E5">
        <w:rPr>
          <w:lang w:eastAsia="zh-CN"/>
        </w:rPr>
      </w:r>
      <w:r w:rsidR="00FE1D3B" w:rsidRPr="002C70E5">
        <w:rPr>
          <w:lang w:eastAsia="zh-CN"/>
        </w:rPr>
        <w:fldChar w:fldCharType="separate"/>
      </w:r>
      <w:r w:rsidR="00FE1D3B" w:rsidRPr="002C70E5">
        <w:rPr>
          <w:vertAlign w:val="superscript"/>
          <w:lang w:eastAsia="zh-CN"/>
        </w:rPr>
        <w:t>16</w:t>
      </w:r>
      <w:r w:rsidR="00FE1D3B" w:rsidRPr="002C70E5">
        <w:rPr>
          <w:lang w:eastAsia="zh-CN"/>
        </w:rPr>
        <w:fldChar w:fldCharType="end"/>
      </w:r>
      <w:r w:rsidRPr="002C70E5">
        <w:rPr>
          <w:lang w:eastAsia="zh-CN"/>
        </w:rPr>
        <w:t>. This innovation mitigates the risk of fragmentation in highly stressed areas, decreasing the chances of lenticule deformation and tearing, particularly in thinner lenticules.</w:t>
      </w:r>
    </w:p>
    <w:p w14:paraId="2BD78781" w14:textId="77777777" w:rsidR="00FF5439" w:rsidRPr="002C70E5" w:rsidRDefault="00FF5439" w:rsidP="002C70E5">
      <w:pPr>
        <w:rPr>
          <w:lang w:eastAsia="zh-CN"/>
        </w:rPr>
      </w:pPr>
    </w:p>
    <w:p w14:paraId="1AA571C5" w14:textId="32D39B56" w:rsidR="006D4302" w:rsidRPr="002C70E5" w:rsidRDefault="006D4302" w:rsidP="002C70E5">
      <w:pPr>
        <w:rPr>
          <w:lang w:eastAsia="zh-CN"/>
        </w:rPr>
      </w:pPr>
      <w:r w:rsidRPr="002C70E5">
        <w:rPr>
          <w:lang w:eastAsia="zh-CN"/>
        </w:rPr>
        <w:t xml:space="preserve">This technique is intended for the lenticule separation and extraction steps following the scanning process in SMILE surgery (when no obvious black zones appear during scanning) and is particularly well-suited for cases involving thin lenticules. To aid readers in evaluating the applicability of this method, we provide a detailed description of the technique and analyze its postoperative visual outcomes and complications. </w:t>
      </w:r>
    </w:p>
    <w:p w14:paraId="48BA6B0A" w14:textId="77777777" w:rsidR="006E4797" w:rsidRPr="002C70E5" w:rsidRDefault="006E4797" w:rsidP="002C70E5">
      <w:pPr>
        <w:rPr>
          <w:b/>
        </w:rPr>
      </w:pPr>
    </w:p>
    <w:p w14:paraId="32A92E82" w14:textId="7120CD72" w:rsidR="006E4797" w:rsidRPr="002C70E5" w:rsidRDefault="006A1238" w:rsidP="002C70E5">
      <w:pPr>
        <w:rPr>
          <w:lang w:eastAsia="zh-CN"/>
        </w:rPr>
      </w:pPr>
      <w:r w:rsidRPr="002C70E5">
        <w:rPr>
          <w:b/>
        </w:rPr>
        <w:t>PROTOCOL:</w:t>
      </w:r>
      <w:r w:rsidRPr="002C70E5">
        <w:t xml:space="preserve"> </w:t>
      </w:r>
    </w:p>
    <w:p w14:paraId="2216EB13" w14:textId="432AFE11" w:rsidR="000756F9" w:rsidRPr="002C70E5" w:rsidRDefault="006A1238" w:rsidP="002C70E5">
      <w:pPr>
        <w:rPr>
          <w:lang w:eastAsia="zh-CN"/>
        </w:rPr>
      </w:pPr>
      <w:r w:rsidRPr="002C70E5">
        <w:rPr>
          <w:lang w:eastAsia="zh-CN"/>
        </w:rPr>
        <w:t xml:space="preserve">This prospective study consecutively included patients </w:t>
      </w:r>
      <w:r w:rsidRPr="002C70E5">
        <w:rPr>
          <w:rFonts w:eastAsia="宋体"/>
          <w:lang w:eastAsia="zh-CN"/>
        </w:rPr>
        <w:t xml:space="preserve">who </w:t>
      </w:r>
      <w:r w:rsidRPr="002C70E5">
        <w:rPr>
          <w:lang w:eastAsia="zh-CN"/>
        </w:rPr>
        <w:t xml:space="preserve">underwent SMILE surgery </w:t>
      </w:r>
      <w:r w:rsidR="00C164AF" w:rsidRPr="002C70E5">
        <w:rPr>
          <w:lang w:eastAsia="zh-CN"/>
        </w:rPr>
        <w:t>between May 1</w:t>
      </w:r>
      <w:r w:rsidR="00C164AF" w:rsidRPr="002C70E5">
        <w:rPr>
          <w:vertAlign w:val="superscript"/>
          <w:lang w:eastAsia="zh-CN"/>
        </w:rPr>
        <w:t>st</w:t>
      </w:r>
      <w:r w:rsidR="00C164AF" w:rsidRPr="002C70E5">
        <w:rPr>
          <w:lang w:eastAsia="zh-CN"/>
        </w:rPr>
        <w:t xml:space="preserve"> and July 30</w:t>
      </w:r>
      <w:r w:rsidR="00C164AF" w:rsidRPr="002C70E5">
        <w:rPr>
          <w:vertAlign w:val="superscript"/>
          <w:lang w:eastAsia="zh-CN"/>
        </w:rPr>
        <w:t>th</w:t>
      </w:r>
      <w:r w:rsidR="00C164AF" w:rsidRPr="002C70E5">
        <w:rPr>
          <w:lang w:eastAsia="zh-CN"/>
        </w:rPr>
        <w:t>,</w:t>
      </w:r>
      <w:r w:rsidRPr="002C70E5">
        <w:rPr>
          <w:lang w:eastAsia="zh-CN"/>
        </w:rPr>
        <w:t xml:space="preserve"> 2022</w:t>
      </w:r>
      <w:r w:rsidRPr="002C70E5">
        <w:rPr>
          <w:rFonts w:eastAsia="宋体"/>
          <w:lang w:eastAsia="zh-CN"/>
        </w:rPr>
        <w:t>,</w:t>
      </w:r>
      <w:r w:rsidRPr="002C70E5">
        <w:rPr>
          <w:lang w:eastAsia="zh-CN"/>
        </w:rPr>
        <w:t xml:space="preserve"> at the Eye Hospital of Wenzhou Medical University, Hangzhou</w:t>
      </w:r>
      <w:r w:rsidR="00A42965" w:rsidRPr="002C70E5">
        <w:rPr>
          <w:lang w:eastAsia="zh-CN"/>
        </w:rPr>
        <w:t>, China</w:t>
      </w:r>
      <w:r w:rsidRPr="002C70E5">
        <w:rPr>
          <w:lang w:eastAsia="zh-CN"/>
        </w:rPr>
        <w:t xml:space="preserve">. All </w:t>
      </w:r>
      <w:r w:rsidRPr="002C70E5">
        <w:rPr>
          <w:rFonts w:eastAsia="宋体"/>
          <w:lang w:eastAsia="zh-CN"/>
        </w:rPr>
        <w:t>the surgical procedures were performed by the same ophthalmologist</w:t>
      </w:r>
      <w:r w:rsidR="0059011C" w:rsidRPr="002C70E5">
        <w:rPr>
          <w:rFonts w:eastAsia="宋体"/>
          <w:lang w:eastAsia="zh-CN"/>
        </w:rPr>
        <w:t xml:space="preserve">. </w:t>
      </w:r>
      <w:r w:rsidRPr="002C70E5">
        <w:rPr>
          <w:rFonts w:eastAsia="宋体"/>
          <w:lang w:eastAsia="zh-CN"/>
        </w:rPr>
        <w:t>Th</w:t>
      </w:r>
      <w:r w:rsidRPr="002C70E5">
        <w:rPr>
          <w:lang w:eastAsia="zh-CN"/>
        </w:rPr>
        <w:t>is study was conducted in accordance with the principles of the Declaration of Helsinki. Ethical approval was obtained from the Ethics Committee of the Eye Hospital of Wenzhou Medical University</w:t>
      </w:r>
      <w:r w:rsidR="000756F9" w:rsidRPr="002C70E5">
        <w:rPr>
          <w:lang w:eastAsia="zh-CN"/>
        </w:rPr>
        <w:t xml:space="preserve"> (No. H2022-002-K-02-01)</w:t>
      </w:r>
      <w:r w:rsidR="0059011C" w:rsidRPr="002C70E5">
        <w:rPr>
          <w:lang w:eastAsia="zh-CN"/>
        </w:rPr>
        <w:t>,</w:t>
      </w:r>
      <w:r w:rsidRPr="002C70E5">
        <w:rPr>
          <w:lang w:eastAsia="zh-CN"/>
        </w:rPr>
        <w:t xml:space="preserve"> and written informed consent was obtained from all participants.</w:t>
      </w:r>
      <w:r w:rsidR="000756F9" w:rsidRPr="002C70E5">
        <w:rPr>
          <w:lang w:eastAsia="zh-CN"/>
        </w:rPr>
        <w:t xml:space="preserve"> </w:t>
      </w:r>
    </w:p>
    <w:p w14:paraId="662C73EA" w14:textId="77777777" w:rsidR="002004CC" w:rsidRPr="002C70E5" w:rsidRDefault="002004CC" w:rsidP="002C70E5">
      <w:pPr>
        <w:rPr>
          <w:lang w:eastAsia="zh-CN"/>
        </w:rPr>
      </w:pPr>
    </w:p>
    <w:p w14:paraId="7A90D819" w14:textId="52C5F9E7" w:rsidR="002004CC" w:rsidRPr="002C70E5" w:rsidRDefault="006A1238" w:rsidP="002C70E5">
      <w:pPr>
        <w:pStyle w:val="a9"/>
        <w:numPr>
          <w:ilvl w:val="0"/>
          <w:numId w:val="19"/>
        </w:numPr>
        <w:spacing w:after="0" w:line="240" w:lineRule="auto"/>
        <w:ind w:left="0" w:firstLine="0"/>
        <w:contextualSpacing w:val="0"/>
        <w:jc w:val="both"/>
        <w:rPr>
          <w:rFonts w:ascii="Calibri" w:hAnsi="Calibri" w:cs="Calibri"/>
          <w:b/>
          <w:bCs/>
          <w:sz w:val="24"/>
          <w:szCs w:val="24"/>
          <w:lang w:eastAsia="zh-CN"/>
        </w:rPr>
      </w:pPr>
      <w:r w:rsidRPr="002C70E5">
        <w:rPr>
          <w:rFonts w:ascii="Calibri" w:hAnsi="Calibri" w:cs="Calibri"/>
          <w:b/>
          <w:bCs/>
          <w:sz w:val="24"/>
          <w:szCs w:val="24"/>
          <w:lang w:eastAsia="zh-CN"/>
        </w:rPr>
        <w:t xml:space="preserve">Patient </w:t>
      </w:r>
      <w:r w:rsidR="0059011C" w:rsidRPr="002C70E5">
        <w:rPr>
          <w:rFonts w:ascii="Calibri" w:hAnsi="Calibri" w:cs="Calibri"/>
          <w:b/>
          <w:bCs/>
          <w:sz w:val="24"/>
          <w:szCs w:val="24"/>
          <w:lang w:eastAsia="zh-CN"/>
        </w:rPr>
        <w:t>s</w:t>
      </w:r>
      <w:r w:rsidRPr="002C70E5">
        <w:rPr>
          <w:rFonts w:ascii="Calibri" w:hAnsi="Calibri" w:cs="Calibri"/>
          <w:b/>
          <w:bCs/>
          <w:sz w:val="24"/>
          <w:szCs w:val="24"/>
          <w:lang w:eastAsia="zh-CN"/>
        </w:rPr>
        <w:t>election</w:t>
      </w:r>
    </w:p>
    <w:p w14:paraId="27B0FCA4" w14:textId="77777777" w:rsidR="00DB4841" w:rsidRPr="002C70E5" w:rsidRDefault="00DB4841" w:rsidP="002C70E5">
      <w:pPr>
        <w:pStyle w:val="a9"/>
        <w:spacing w:after="0" w:line="240" w:lineRule="auto"/>
        <w:ind w:left="0"/>
        <w:contextualSpacing w:val="0"/>
        <w:jc w:val="both"/>
        <w:rPr>
          <w:rFonts w:ascii="Calibri" w:hAnsi="Calibri" w:cs="Calibri"/>
          <w:b/>
          <w:bCs/>
          <w:sz w:val="24"/>
          <w:szCs w:val="24"/>
          <w:lang w:eastAsia="zh-CN"/>
        </w:rPr>
      </w:pPr>
    </w:p>
    <w:p w14:paraId="34DCC918" w14:textId="78683154" w:rsidR="0059011C" w:rsidRPr="002C70E5" w:rsidRDefault="0059011C" w:rsidP="002C70E5">
      <w:pPr>
        <w:rPr>
          <w:lang w:eastAsia="zh-CN"/>
        </w:rPr>
      </w:pPr>
      <w:r w:rsidRPr="002C70E5">
        <w:rPr>
          <w:lang w:eastAsia="zh-CN"/>
        </w:rPr>
        <w:t xml:space="preserve">NOTE: </w:t>
      </w:r>
      <w:r w:rsidR="00017B4C" w:rsidRPr="002C70E5">
        <w:rPr>
          <w:lang w:eastAsia="zh-CN"/>
        </w:rPr>
        <w:t xml:space="preserve">A total of 246 patients (490 eyes) were included in this study, with a mean age of 26.66 ± 7.44 years (range, 18 to 46 years), and 43.5% of the participants were male. </w:t>
      </w:r>
    </w:p>
    <w:p w14:paraId="4631DA30" w14:textId="77777777" w:rsidR="0059011C" w:rsidRPr="002C70E5" w:rsidRDefault="0059011C" w:rsidP="002C70E5">
      <w:pPr>
        <w:rPr>
          <w:lang w:eastAsia="zh-CN"/>
        </w:rPr>
      </w:pPr>
    </w:p>
    <w:p w14:paraId="4A102B2A" w14:textId="161B1288" w:rsidR="0059011C" w:rsidRPr="002C70E5" w:rsidRDefault="0059011C" w:rsidP="002C70E5">
      <w:pPr>
        <w:pStyle w:val="a9"/>
        <w:numPr>
          <w:ilvl w:val="1"/>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Use the following i</w:t>
      </w:r>
      <w:r w:rsidR="006A1238" w:rsidRPr="002C70E5">
        <w:rPr>
          <w:rFonts w:ascii="Calibri" w:hAnsi="Calibri" w:cs="Calibri"/>
          <w:sz w:val="24"/>
          <w:szCs w:val="24"/>
          <w:lang w:eastAsia="zh-CN"/>
        </w:rPr>
        <w:t xml:space="preserve">nclusion </w:t>
      </w:r>
      <w:r w:rsidRPr="002C70E5">
        <w:rPr>
          <w:rFonts w:ascii="Calibri" w:hAnsi="Calibri" w:cs="Calibri"/>
          <w:sz w:val="24"/>
          <w:szCs w:val="24"/>
          <w:lang w:eastAsia="zh-CN"/>
        </w:rPr>
        <w:t>c</w:t>
      </w:r>
      <w:r w:rsidR="006A1238" w:rsidRPr="002C70E5">
        <w:rPr>
          <w:rFonts w:ascii="Calibri" w:hAnsi="Calibri" w:cs="Calibri"/>
          <w:sz w:val="24"/>
          <w:szCs w:val="24"/>
          <w:lang w:eastAsia="zh-CN"/>
        </w:rPr>
        <w:t>riteria</w:t>
      </w:r>
      <w:r w:rsidRPr="002C70E5">
        <w:rPr>
          <w:rFonts w:ascii="Calibri" w:hAnsi="Calibri" w:cs="Calibri"/>
          <w:sz w:val="24"/>
          <w:szCs w:val="24"/>
          <w:lang w:eastAsia="zh-CN"/>
        </w:rPr>
        <w:t>.</w:t>
      </w:r>
    </w:p>
    <w:p w14:paraId="05A5A4F0" w14:textId="3FAF7B0B" w:rsidR="002004CC" w:rsidRPr="002C70E5" w:rsidRDefault="0059011C" w:rsidP="002C70E5">
      <w:pPr>
        <w:rPr>
          <w:lang w:eastAsia="zh-CN"/>
        </w:rPr>
      </w:pPr>
      <w:r w:rsidRPr="002C70E5">
        <w:rPr>
          <w:lang w:eastAsia="zh-CN"/>
        </w:rPr>
        <w:lastRenderedPageBreak/>
        <w:t xml:space="preserve"> </w:t>
      </w:r>
    </w:p>
    <w:p w14:paraId="6488AD69" w14:textId="53CFB6AF" w:rsidR="002004CC" w:rsidRPr="002C70E5" w:rsidRDefault="0059011C" w:rsidP="002C70E5">
      <w:pPr>
        <w:rPr>
          <w:lang w:eastAsia="zh-CN"/>
        </w:rPr>
      </w:pPr>
      <w:r w:rsidRPr="002C70E5">
        <w:rPr>
          <w:lang w:eastAsia="zh-CN"/>
        </w:rPr>
        <w:t>1.1.1</w:t>
      </w:r>
      <w:r w:rsidRPr="002C70E5">
        <w:rPr>
          <w:lang w:eastAsia="zh-CN"/>
        </w:rPr>
        <w:tab/>
      </w:r>
      <w:r w:rsidR="00DF2287" w:rsidRPr="002C70E5">
        <w:rPr>
          <w:lang w:eastAsia="zh-CN"/>
        </w:rPr>
        <w:t xml:space="preserve">Ensure the spherical equivalent power is </w:t>
      </w:r>
      <w:r w:rsidR="00B956CE" w:rsidRPr="002C70E5">
        <w:rPr>
          <w:lang w:eastAsia="zh-CN"/>
        </w:rPr>
        <w:t>&gt;</w:t>
      </w:r>
      <w:r w:rsidR="00A42965" w:rsidRPr="002C70E5">
        <w:rPr>
          <w:lang w:eastAsia="zh-CN"/>
        </w:rPr>
        <w:t xml:space="preserve"> </w:t>
      </w:r>
      <w:bookmarkStart w:id="2" w:name="_Hlk152064379"/>
      <w:r w:rsidR="00A42965" w:rsidRPr="002C70E5">
        <w:rPr>
          <w:lang w:eastAsia="zh-CN"/>
        </w:rPr>
        <w:t>–</w:t>
      </w:r>
      <w:bookmarkEnd w:id="2"/>
      <w:r w:rsidR="006A1238" w:rsidRPr="002C70E5">
        <w:rPr>
          <w:lang w:eastAsia="zh-CN"/>
        </w:rPr>
        <w:t>10.0 D</w:t>
      </w:r>
      <w:r w:rsidRPr="002C70E5">
        <w:rPr>
          <w:lang w:eastAsia="zh-CN"/>
        </w:rPr>
        <w:t>.</w:t>
      </w:r>
      <w:r w:rsidR="006A1238" w:rsidRPr="002C70E5">
        <w:rPr>
          <w:lang w:eastAsia="zh-CN"/>
        </w:rPr>
        <w:t xml:space="preserve"> </w:t>
      </w:r>
      <w:r w:rsidR="00DF2287" w:rsidRPr="002C70E5">
        <w:rPr>
          <w:lang w:eastAsia="zh-CN"/>
        </w:rPr>
        <w:t>Confirm the refractive status has remained stable for at least 2</w:t>
      </w:r>
      <w:r w:rsidR="006A1238" w:rsidRPr="002C70E5">
        <w:rPr>
          <w:lang w:eastAsia="zh-CN"/>
        </w:rPr>
        <w:t xml:space="preserve"> year</w:t>
      </w:r>
      <w:r w:rsidR="00881191" w:rsidRPr="002C70E5">
        <w:rPr>
          <w:lang w:eastAsia="zh-CN"/>
        </w:rPr>
        <w:t>s</w:t>
      </w:r>
      <w:r w:rsidRPr="002C70E5">
        <w:rPr>
          <w:lang w:eastAsia="zh-CN"/>
        </w:rPr>
        <w:t>.</w:t>
      </w:r>
      <w:r w:rsidR="006A1238" w:rsidRPr="002C70E5">
        <w:rPr>
          <w:lang w:eastAsia="zh-CN"/>
        </w:rPr>
        <w:t xml:space="preserve"> </w:t>
      </w:r>
      <w:r w:rsidR="00DF2287" w:rsidRPr="002C70E5">
        <w:rPr>
          <w:lang w:eastAsia="zh-CN"/>
        </w:rPr>
        <w:t>Verify that c</w:t>
      </w:r>
      <w:r w:rsidR="006A1238" w:rsidRPr="002C70E5">
        <w:rPr>
          <w:lang w:eastAsia="zh-CN"/>
        </w:rPr>
        <w:t xml:space="preserve">orrected distance visual acuity (CDVA) </w:t>
      </w:r>
      <w:r w:rsidR="00993B60" w:rsidRPr="002C70E5">
        <w:rPr>
          <w:lang w:eastAsia="zh-CN"/>
        </w:rPr>
        <w:t xml:space="preserve">&gt; </w:t>
      </w:r>
      <w:r w:rsidR="006A1238" w:rsidRPr="002C70E5">
        <w:rPr>
          <w:lang w:eastAsia="zh-CN"/>
        </w:rPr>
        <w:t>20/25 (Snellen acuity).</w:t>
      </w:r>
    </w:p>
    <w:p w14:paraId="6A717F3E" w14:textId="77777777" w:rsidR="002004CC" w:rsidRPr="002C70E5" w:rsidRDefault="002004CC" w:rsidP="002C70E5">
      <w:pPr>
        <w:rPr>
          <w:lang w:eastAsia="zh-CN"/>
        </w:rPr>
      </w:pPr>
    </w:p>
    <w:p w14:paraId="1F2B4F28" w14:textId="60993A85" w:rsidR="002004CC" w:rsidRPr="002C70E5" w:rsidRDefault="0059011C" w:rsidP="002C70E5">
      <w:pPr>
        <w:pStyle w:val="a9"/>
        <w:numPr>
          <w:ilvl w:val="1"/>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Use the following e</w:t>
      </w:r>
      <w:r w:rsidR="006A1238" w:rsidRPr="002C70E5">
        <w:rPr>
          <w:rFonts w:ascii="Calibri" w:hAnsi="Calibri" w:cs="Calibri"/>
          <w:sz w:val="24"/>
          <w:szCs w:val="24"/>
          <w:lang w:eastAsia="zh-CN"/>
        </w:rPr>
        <w:t xml:space="preserve">xclusion </w:t>
      </w:r>
      <w:r w:rsidRPr="002C70E5">
        <w:rPr>
          <w:rFonts w:ascii="Calibri" w:hAnsi="Calibri" w:cs="Calibri"/>
          <w:sz w:val="24"/>
          <w:szCs w:val="24"/>
          <w:lang w:eastAsia="zh-CN"/>
        </w:rPr>
        <w:t>c</w:t>
      </w:r>
      <w:r w:rsidR="006A1238" w:rsidRPr="002C70E5">
        <w:rPr>
          <w:rFonts w:ascii="Calibri" w:hAnsi="Calibri" w:cs="Calibri"/>
          <w:sz w:val="24"/>
          <w:szCs w:val="24"/>
          <w:lang w:eastAsia="zh-CN"/>
        </w:rPr>
        <w:t>riteria</w:t>
      </w:r>
      <w:r w:rsidRPr="002C70E5">
        <w:rPr>
          <w:rFonts w:ascii="Calibri" w:hAnsi="Calibri" w:cs="Calibri"/>
          <w:sz w:val="24"/>
          <w:szCs w:val="24"/>
          <w:lang w:eastAsia="zh-CN"/>
        </w:rPr>
        <w:t>.</w:t>
      </w:r>
    </w:p>
    <w:p w14:paraId="3F598C25" w14:textId="77777777" w:rsidR="0059011C" w:rsidRPr="002C70E5" w:rsidRDefault="0059011C" w:rsidP="002C70E5">
      <w:pPr>
        <w:pStyle w:val="a9"/>
        <w:spacing w:after="0" w:line="240" w:lineRule="auto"/>
        <w:ind w:left="0"/>
        <w:contextualSpacing w:val="0"/>
        <w:jc w:val="both"/>
        <w:rPr>
          <w:rFonts w:ascii="Calibri" w:hAnsi="Calibri" w:cs="Calibri"/>
          <w:sz w:val="24"/>
          <w:szCs w:val="24"/>
          <w:lang w:eastAsia="zh-CN"/>
        </w:rPr>
      </w:pPr>
    </w:p>
    <w:p w14:paraId="1E7D4286" w14:textId="59A7F954" w:rsidR="002004CC" w:rsidRPr="002C70E5" w:rsidRDefault="0059011C" w:rsidP="002C70E5">
      <w:pPr>
        <w:rPr>
          <w:lang w:eastAsia="zh-CN"/>
        </w:rPr>
      </w:pPr>
      <w:r w:rsidRPr="002C70E5">
        <w:rPr>
          <w:lang w:eastAsia="zh-CN"/>
        </w:rPr>
        <w:t>1.2.1</w:t>
      </w:r>
      <w:r w:rsidRPr="002C70E5">
        <w:rPr>
          <w:lang w:eastAsia="zh-CN"/>
        </w:rPr>
        <w:tab/>
      </w:r>
      <w:r w:rsidR="00DF2287" w:rsidRPr="002C70E5">
        <w:rPr>
          <w:lang w:eastAsia="zh-CN"/>
        </w:rPr>
        <w:t>Exclude patients with c</w:t>
      </w:r>
      <w:r w:rsidR="006A1238" w:rsidRPr="002C70E5">
        <w:rPr>
          <w:lang w:eastAsia="zh-CN"/>
        </w:rPr>
        <w:t xml:space="preserve">entral corneal thickness </w:t>
      </w:r>
      <w:r w:rsidR="00B60496" w:rsidRPr="002C70E5">
        <w:rPr>
          <w:lang w:eastAsia="zh-CN"/>
        </w:rPr>
        <w:t>&lt;</w:t>
      </w:r>
      <w:r w:rsidR="006A1238" w:rsidRPr="002C70E5">
        <w:rPr>
          <w:lang w:eastAsia="zh-CN"/>
        </w:rPr>
        <w:t xml:space="preserve"> 480 </w:t>
      </w:r>
      <w:proofErr w:type="spellStart"/>
      <w:r w:rsidR="006A1238" w:rsidRPr="002C70E5">
        <w:rPr>
          <w:lang w:eastAsia="zh-CN"/>
        </w:rPr>
        <w:t>μm</w:t>
      </w:r>
      <w:proofErr w:type="spellEnd"/>
      <w:r w:rsidRPr="002C70E5">
        <w:rPr>
          <w:lang w:eastAsia="zh-CN"/>
        </w:rPr>
        <w:t>.</w:t>
      </w:r>
      <w:r w:rsidR="006A1238" w:rsidRPr="002C70E5">
        <w:rPr>
          <w:lang w:eastAsia="zh-CN"/>
        </w:rPr>
        <w:t xml:space="preserve"> </w:t>
      </w:r>
      <w:r w:rsidR="00DF2287" w:rsidRPr="002C70E5">
        <w:rPr>
          <w:lang w:eastAsia="zh-CN"/>
        </w:rPr>
        <w:t>Exclude patients with co</w:t>
      </w:r>
      <w:r w:rsidR="006A1238" w:rsidRPr="002C70E5">
        <w:rPr>
          <w:lang w:eastAsia="zh-CN"/>
        </w:rPr>
        <w:t xml:space="preserve">rneal topography </w:t>
      </w:r>
      <w:r w:rsidR="00CD41DA" w:rsidRPr="002C70E5">
        <w:rPr>
          <w:lang w:eastAsia="zh-CN"/>
        </w:rPr>
        <w:t xml:space="preserve">suggestive </w:t>
      </w:r>
      <w:r w:rsidR="006A1238" w:rsidRPr="002C70E5">
        <w:rPr>
          <w:lang w:eastAsia="zh-CN"/>
        </w:rPr>
        <w:t>of keratoconus or evidence of cataract, ocular inflammation, or other active ocular diseases identified during preoperative examinations.</w:t>
      </w:r>
    </w:p>
    <w:p w14:paraId="466DDD81" w14:textId="77777777" w:rsidR="002004CC" w:rsidRPr="002C70E5" w:rsidRDefault="002004CC" w:rsidP="002C70E5">
      <w:pPr>
        <w:rPr>
          <w:lang w:eastAsia="zh-CN"/>
        </w:rPr>
      </w:pPr>
    </w:p>
    <w:p w14:paraId="7FD77AFF" w14:textId="0F602E20" w:rsidR="002004CC" w:rsidRPr="002C70E5" w:rsidRDefault="0059011C" w:rsidP="002C70E5">
      <w:pPr>
        <w:pStyle w:val="a9"/>
        <w:numPr>
          <w:ilvl w:val="1"/>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Perform c</w:t>
      </w:r>
      <w:r w:rsidR="006A1238" w:rsidRPr="002C70E5">
        <w:rPr>
          <w:rFonts w:ascii="Calibri" w:hAnsi="Calibri" w:cs="Calibri"/>
          <w:sz w:val="24"/>
          <w:szCs w:val="24"/>
          <w:lang w:eastAsia="zh-CN"/>
        </w:rPr>
        <w:t xml:space="preserve">ontact </w:t>
      </w:r>
      <w:r w:rsidRPr="002C70E5">
        <w:rPr>
          <w:rFonts w:ascii="Calibri" w:hAnsi="Calibri" w:cs="Calibri"/>
          <w:sz w:val="24"/>
          <w:szCs w:val="24"/>
          <w:lang w:eastAsia="zh-CN"/>
        </w:rPr>
        <w:t>l</w:t>
      </w:r>
      <w:r w:rsidR="006A1238" w:rsidRPr="002C70E5">
        <w:rPr>
          <w:rFonts w:ascii="Calibri" w:hAnsi="Calibri" w:cs="Calibri"/>
          <w:sz w:val="24"/>
          <w:szCs w:val="24"/>
          <w:lang w:eastAsia="zh-CN"/>
        </w:rPr>
        <w:t xml:space="preserve">ens </w:t>
      </w:r>
      <w:r w:rsidRPr="002C70E5">
        <w:rPr>
          <w:rFonts w:ascii="Calibri" w:hAnsi="Calibri" w:cs="Calibri"/>
          <w:sz w:val="24"/>
          <w:szCs w:val="24"/>
          <w:lang w:eastAsia="zh-CN"/>
        </w:rPr>
        <w:t>w</w:t>
      </w:r>
      <w:r w:rsidR="006A1238" w:rsidRPr="002C70E5">
        <w:rPr>
          <w:rFonts w:ascii="Calibri" w:hAnsi="Calibri" w:cs="Calibri"/>
          <w:sz w:val="24"/>
          <w:szCs w:val="24"/>
          <w:lang w:eastAsia="zh-CN"/>
        </w:rPr>
        <w:t xml:space="preserve">ear </w:t>
      </w:r>
      <w:r w:rsidRPr="002C70E5">
        <w:rPr>
          <w:rFonts w:ascii="Calibri" w:hAnsi="Calibri" w:cs="Calibri"/>
          <w:sz w:val="24"/>
          <w:szCs w:val="24"/>
          <w:lang w:eastAsia="zh-CN"/>
        </w:rPr>
        <w:t>m</w:t>
      </w:r>
      <w:r w:rsidR="006A1238" w:rsidRPr="002C70E5">
        <w:rPr>
          <w:rFonts w:ascii="Calibri" w:hAnsi="Calibri" w:cs="Calibri"/>
          <w:sz w:val="24"/>
          <w:szCs w:val="24"/>
          <w:lang w:eastAsia="zh-CN"/>
        </w:rPr>
        <w:t>anagement</w:t>
      </w:r>
      <w:r w:rsidRPr="002C70E5">
        <w:rPr>
          <w:rFonts w:ascii="Calibri" w:hAnsi="Calibri" w:cs="Calibri"/>
          <w:sz w:val="24"/>
          <w:szCs w:val="24"/>
          <w:lang w:eastAsia="zh-CN"/>
        </w:rPr>
        <w:t xml:space="preserve"> as described below.</w:t>
      </w:r>
    </w:p>
    <w:p w14:paraId="0CCA41F8" w14:textId="77777777" w:rsidR="0059011C" w:rsidRPr="002C70E5" w:rsidRDefault="0059011C" w:rsidP="002C70E5">
      <w:pPr>
        <w:pStyle w:val="a9"/>
        <w:spacing w:after="0" w:line="240" w:lineRule="auto"/>
        <w:ind w:left="0"/>
        <w:contextualSpacing w:val="0"/>
        <w:jc w:val="both"/>
        <w:rPr>
          <w:rFonts w:ascii="Calibri" w:hAnsi="Calibri" w:cs="Calibri"/>
          <w:sz w:val="24"/>
          <w:szCs w:val="24"/>
          <w:lang w:eastAsia="zh-CN"/>
        </w:rPr>
      </w:pPr>
    </w:p>
    <w:p w14:paraId="004204F2" w14:textId="7984C8DF" w:rsidR="002D1F0C" w:rsidRPr="002C70E5" w:rsidRDefault="006A1238" w:rsidP="002C70E5">
      <w:pPr>
        <w:pStyle w:val="a9"/>
        <w:numPr>
          <w:ilvl w:val="2"/>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 xml:space="preserve">Instruct soft contact lens wearers to discontinue use for at least </w:t>
      </w:r>
      <w:r w:rsidR="0059011C" w:rsidRPr="002C70E5">
        <w:rPr>
          <w:rFonts w:ascii="Calibri" w:hAnsi="Calibri" w:cs="Calibri"/>
          <w:sz w:val="24"/>
          <w:szCs w:val="24"/>
          <w:lang w:eastAsia="zh-CN"/>
        </w:rPr>
        <w:t xml:space="preserve">2 </w:t>
      </w:r>
      <w:r w:rsidRPr="002C70E5">
        <w:rPr>
          <w:rFonts w:ascii="Calibri" w:hAnsi="Calibri" w:cs="Calibri"/>
          <w:sz w:val="24"/>
          <w:szCs w:val="24"/>
          <w:lang w:eastAsia="zh-CN"/>
        </w:rPr>
        <w:t>weeks before surgery.</w:t>
      </w:r>
    </w:p>
    <w:p w14:paraId="4DAB19FD" w14:textId="77777777" w:rsidR="0059011C" w:rsidRPr="002C70E5" w:rsidRDefault="0059011C" w:rsidP="002C70E5">
      <w:pPr>
        <w:pStyle w:val="a9"/>
        <w:spacing w:after="0" w:line="240" w:lineRule="auto"/>
        <w:ind w:left="0"/>
        <w:contextualSpacing w:val="0"/>
        <w:jc w:val="both"/>
        <w:rPr>
          <w:rFonts w:ascii="Calibri" w:hAnsi="Calibri" w:cs="Calibri"/>
          <w:sz w:val="24"/>
          <w:szCs w:val="24"/>
          <w:lang w:eastAsia="zh-CN"/>
        </w:rPr>
      </w:pPr>
    </w:p>
    <w:p w14:paraId="2C034222" w14:textId="229F14B1" w:rsidR="002D1F0C" w:rsidRPr="002C70E5" w:rsidRDefault="006A1238" w:rsidP="002C70E5">
      <w:pPr>
        <w:pStyle w:val="a9"/>
        <w:numPr>
          <w:ilvl w:val="2"/>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 xml:space="preserve">Advise rigid contact lens wearers to stop use for at least </w:t>
      </w:r>
      <w:r w:rsidR="0059011C" w:rsidRPr="002C70E5">
        <w:rPr>
          <w:rFonts w:ascii="Calibri" w:hAnsi="Calibri" w:cs="Calibri"/>
          <w:sz w:val="24"/>
          <w:szCs w:val="24"/>
          <w:lang w:eastAsia="zh-CN"/>
        </w:rPr>
        <w:t xml:space="preserve">4 </w:t>
      </w:r>
      <w:r w:rsidRPr="002C70E5">
        <w:rPr>
          <w:rFonts w:ascii="Calibri" w:hAnsi="Calibri" w:cs="Calibri"/>
          <w:sz w:val="24"/>
          <w:szCs w:val="24"/>
          <w:lang w:eastAsia="zh-CN"/>
        </w:rPr>
        <w:t>weeks preoperatively.</w:t>
      </w:r>
    </w:p>
    <w:p w14:paraId="521A043A" w14:textId="77777777" w:rsidR="0059011C" w:rsidRPr="002C70E5" w:rsidRDefault="0059011C" w:rsidP="002C70E5">
      <w:pPr>
        <w:rPr>
          <w:lang w:eastAsia="zh-CN"/>
        </w:rPr>
      </w:pPr>
    </w:p>
    <w:p w14:paraId="62FB6A42" w14:textId="4BE99FDE" w:rsidR="00DF2287" w:rsidRPr="002C70E5" w:rsidRDefault="006A1238" w:rsidP="002C70E5">
      <w:pPr>
        <w:rPr>
          <w:lang w:eastAsia="zh-CN"/>
        </w:rPr>
      </w:pPr>
      <w:r w:rsidRPr="002C70E5">
        <w:rPr>
          <w:lang w:eastAsia="zh-CN"/>
        </w:rPr>
        <w:t>1.3.3</w:t>
      </w:r>
      <w:r w:rsidR="002D1F0C" w:rsidRPr="002C70E5">
        <w:rPr>
          <w:lang w:eastAsia="zh-CN"/>
        </w:rPr>
        <w:t xml:space="preserve"> </w:t>
      </w:r>
      <w:r w:rsidRPr="002C70E5">
        <w:rPr>
          <w:lang w:eastAsia="zh-CN"/>
        </w:rPr>
        <w:t xml:space="preserve">Require orthokeratology lens wearers to cease usage for a minimum of </w:t>
      </w:r>
      <w:r w:rsidR="0059011C" w:rsidRPr="002C70E5">
        <w:rPr>
          <w:lang w:eastAsia="zh-CN"/>
        </w:rPr>
        <w:t>3</w:t>
      </w:r>
      <w:r w:rsidRPr="002C70E5">
        <w:rPr>
          <w:lang w:eastAsia="zh-CN"/>
        </w:rPr>
        <w:t xml:space="preserve"> months before surgery.</w:t>
      </w:r>
    </w:p>
    <w:p w14:paraId="2F8FAEB5" w14:textId="77777777" w:rsidR="002004CC" w:rsidRPr="002C70E5" w:rsidRDefault="002004CC" w:rsidP="002C70E5">
      <w:pPr>
        <w:rPr>
          <w:lang w:eastAsia="zh-CN"/>
        </w:rPr>
      </w:pPr>
    </w:p>
    <w:p w14:paraId="1EBD1D00" w14:textId="694CFFEB" w:rsidR="00ED6D07" w:rsidRPr="002C70E5" w:rsidRDefault="006A1238" w:rsidP="002C70E5">
      <w:pPr>
        <w:pStyle w:val="a9"/>
        <w:numPr>
          <w:ilvl w:val="0"/>
          <w:numId w:val="19"/>
        </w:numPr>
        <w:spacing w:after="0" w:line="240" w:lineRule="auto"/>
        <w:ind w:left="0" w:firstLine="0"/>
        <w:contextualSpacing w:val="0"/>
        <w:jc w:val="both"/>
        <w:rPr>
          <w:rFonts w:ascii="Calibri" w:hAnsi="Calibri" w:cs="Calibri"/>
          <w:b/>
          <w:bCs/>
          <w:sz w:val="24"/>
          <w:szCs w:val="24"/>
          <w:lang w:eastAsia="zh-CN"/>
        </w:rPr>
      </w:pPr>
      <w:r w:rsidRPr="002C70E5">
        <w:rPr>
          <w:rFonts w:ascii="Calibri" w:hAnsi="Calibri" w:cs="Calibri"/>
          <w:b/>
          <w:bCs/>
          <w:sz w:val="24"/>
          <w:szCs w:val="24"/>
          <w:lang w:eastAsia="zh-CN"/>
        </w:rPr>
        <w:t>Preoperative examination</w:t>
      </w:r>
    </w:p>
    <w:p w14:paraId="6840EE05" w14:textId="77777777" w:rsidR="00DB4841" w:rsidRPr="002C70E5" w:rsidRDefault="00DB4841" w:rsidP="002C70E5">
      <w:pPr>
        <w:pStyle w:val="a9"/>
        <w:spacing w:after="0" w:line="240" w:lineRule="auto"/>
        <w:ind w:left="0"/>
        <w:contextualSpacing w:val="0"/>
        <w:jc w:val="both"/>
        <w:rPr>
          <w:rFonts w:ascii="Calibri" w:hAnsi="Calibri" w:cs="Calibri"/>
          <w:b/>
          <w:bCs/>
          <w:sz w:val="24"/>
          <w:szCs w:val="24"/>
          <w:lang w:eastAsia="zh-CN"/>
        </w:rPr>
      </w:pPr>
    </w:p>
    <w:p w14:paraId="110995A4" w14:textId="478D11C3" w:rsidR="00017B4C" w:rsidRPr="002C70E5" w:rsidRDefault="00017B4C" w:rsidP="002C70E5">
      <w:pPr>
        <w:rPr>
          <w:lang w:eastAsia="zh-CN"/>
        </w:rPr>
      </w:pPr>
      <w:bookmarkStart w:id="3" w:name="OLE_LINK96"/>
      <w:r w:rsidRPr="002C70E5">
        <w:rPr>
          <w:lang w:eastAsia="zh-CN"/>
        </w:rPr>
        <w:t>2.1</w:t>
      </w:r>
      <w:r w:rsidR="00DB4841" w:rsidRPr="002C70E5">
        <w:rPr>
          <w:lang w:eastAsia="zh-CN"/>
        </w:rPr>
        <w:tab/>
      </w:r>
      <w:r w:rsidRPr="002C70E5">
        <w:rPr>
          <w:lang w:eastAsia="zh-CN"/>
        </w:rPr>
        <w:t xml:space="preserve">Uncorrected distance visual acuity (UDVA): Measure UDVA using a standardized </w:t>
      </w:r>
      <w:proofErr w:type="spellStart"/>
      <w:r w:rsidRPr="002C70E5">
        <w:rPr>
          <w:lang w:eastAsia="zh-CN"/>
        </w:rPr>
        <w:t>LogMAR</w:t>
      </w:r>
      <w:proofErr w:type="spellEnd"/>
      <w:r w:rsidRPr="002C70E5">
        <w:rPr>
          <w:lang w:eastAsia="zh-CN"/>
        </w:rPr>
        <w:t xml:space="preserve"> chart at </w:t>
      </w:r>
      <w:proofErr w:type="gramStart"/>
      <w:r w:rsidRPr="002C70E5">
        <w:rPr>
          <w:lang w:eastAsia="zh-CN"/>
        </w:rPr>
        <w:t>a distance of 5</w:t>
      </w:r>
      <w:proofErr w:type="gramEnd"/>
      <w:r w:rsidRPr="002C70E5">
        <w:rPr>
          <w:lang w:eastAsia="zh-CN"/>
        </w:rPr>
        <w:t xml:space="preserve"> m.</w:t>
      </w:r>
    </w:p>
    <w:p w14:paraId="37BE7FCF" w14:textId="77777777" w:rsidR="00017B4C" w:rsidRPr="002C70E5" w:rsidRDefault="00017B4C" w:rsidP="002C70E5">
      <w:pPr>
        <w:rPr>
          <w:lang w:eastAsia="zh-CN"/>
        </w:rPr>
      </w:pPr>
    </w:p>
    <w:p w14:paraId="2239E9C3" w14:textId="51FA2BB2" w:rsidR="00017B4C" w:rsidRPr="002C70E5" w:rsidRDefault="00017B4C" w:rsidP="002C70E5">
      <w:pPr>
        <w:rPr>
          <w:lang w:eastAsia="zh-CN"/>
        </w:rPr>
      </w:pPr>
      <w:bookmarkStart w:id="4" w:name="OLE_LINK7"/>
      <w:r w:rsidRPr="002C70E5">
        <w:rPr>
          <w:lang w:eastAsia="zh-CN"/>
        </w:rPr>
        <w:t>2.2</w:t>
      </w:r>
      <w:r w:rsidR="00DB4841" w:rsidRPr="002C70E5">
        <w:rPr>
          <w:lang w:eastAsia="zh-CN"/>
        </w:rPr>
        <w:tab/>
      </w:r>
      <w:r w:rsidRPr="002C70E5">
        <w:rPr>
          <w:lang w:eastAsia="zh-CN"/>
        </w:rPr>
        <w:t>Subjective refraction and corrected distance visual acuity (CDVA): Perform an initial autorefraction, followed by refinement of the measurements using a phoropter to determine the sphere, cylinder, and axis, ensuring optimal corrected visual acuity under standardized conditions.</w:t>
      </w:r>
    </w:p>
    <w:p w14:paraId="22C9B535" w14:textId="77777777" w:rsidR="00017B4C" w:rsidRPr="002C70E5" w:rsidRDefault="00017B4C" w:rsidP="002C70E5">
      <w:pPr>
        <w:rPr>
          <w:lang w:eastAsia="zh-CN"/>
        </w:rPr>
      </w:pPr>
    </w:p>
    <w:bookmarkEnd w:id="4"/>
    <w:p w14:paraId="2F398427" w14:textId="4CD1C73C" w:rsidR="00017B4C" w:rsidRPr="002C70E5" w:rsidRDefault="00017B4C" w:rsidP="002C70E5">
      <w:pPr>
        <w:rPr>
          <w:lang w:eastAsia="zh-CN"/>
        </w:rPr>
      </w:pPr>
      <w:r w:rsidRPr="002C70E5">
        <w:rPr>
          <w:lang w:eastAsia="zh-CN"/>
        </w:rPr>
        <w:t>2.3</w:t>
      </w:r>
      <w:r w:rsidR="00DB4841" w:rsidRPr="002C70E5">
        <w:rPr>
          <w:lang w:eastAsia="zh-CN"/>
        </w:rPr>
        <w:tab/>
      </w:r>
      <w:r w:rsidRPr="002C70E5">
        <w:rPr>
          <w:lang w:eastAsia="zh-CN"/>
        </w:rPr>
        <w:t xml:space="preserve">Slit-lamp </w:t>
      </w:r>
      <w:proofErr w:type="spellStart"/>
      <w:r w:rsidRPr="002C70E5">
        <w:rPr>
          <w:lang w:eastAsia="zh-CN"/>
        </w:rPr>
        <w:t>biomicroscopy</w:t>
      </w:r>
      <w:proofErr w:type="spellEnd"/>
      <w:r w:rsidRPr="002C70E5">
        <w:rPr>
          <w:lang w:eastAsia="zh-CN"/>
        </w:rPr>
        <w:t xml:space="preserve">: Examine the anterior segment of the eye (eyelid margins, conjunctiva, cornea, anterior chamber, iris, and lens) using a slit-lamp. </w:t>
      </w:r>
      <w:r w:rsidR="00DB4841" w:rsidRPr="002C70E5">
        <w:rPr>
          <w:lang w:eastAsia="zh-CN"/>
        </w:rPr>
        <w:t>Use a</w:t>
      </w:r>
      <w:r w:rsidRPr="002C70E5">
        <w:rPr>
          <w:lang w:eastAsia="zh-CN"/>
        </w:rPr>
        <w:t xml:space="preserve"> fundus lens to evaluate the posterior segment (vitreous, optic disc, and retina).</w:t>
      </w:r>
    </w:p>
    <w:p w14:paraId="4C8F9419" w14:textId="77777777" w:rsidR="00017B4C" w:rsidRPr="002C70E5" w:rsidRDefault="00017B4C" w:rsidP="002C70E5">
      <w:pPr>
        <w:rPr>
          <w:lang w:eastAsia="zh-CN"/>
        </w:rPr>
      </w:pPr>
    </w:p>
    <w:p w14:paraId="3B316B4F" w14:textId="29B53B13" w:rsidR="00017B4C" w:rsidRPr="002C70E5" w:rsidRDefault="00017B4C" w:rsidP="002C70E5">
      <w:pPr>
        <w:rPr>
          <w:lang w:eastAsia="zh-CN"/>
        </w:rPr>
      </w:pPr>
      <w:r w:rsidRPr="002C70E5">
        <w:rPr>
          <w:lang w:eastAsia="zh-CN"/>
        </w:rPr>
        <w:t>2.4</w:t>
      </w:r>
      <w:bookmarkStart w:id="5" w:name="OLE_LINK8"/>
      <w:r w:rsidR="00DB4841" w:rsidRPr="002C70E5">
        <w:rPr>
          <w:lang w:eastAsia="zh-CN"/>
        </w:rPr>
        <w:tab/>
      </w:r>
      <w:r w:rsidRPr="002C70E5">
        <w:rPr>
          <w:lang w:eastAsia="zh-CN"/>
        </w:rPr>
        <w:t xml:space="preserve">Intraocular pressure: Measure intraocular pressure using non-contact tonometry. </w:t>
      </w:r>
      <w:bookmarkEnd w:id="5"/>
      <w:r w:rsidR="004A3D5B" w:rsidRPr="002C70E5">
        <w:rPr>
          <w:lang w:eastAsia="zh-CN"/>
        </w:rPr>
        <w:t>Participants were seated comfortably with proper head positioning and instructed to fixate on the internal target. The tonometer, aligned centrally with the cornea, delivered an air puff automatically recording intraocular pressure. Measurements were repeated three times per eye</w:t>
      </w:r>
      <w:r w:rsidR="002C70E5">
        <w:rPr>
          <w:lang w:eastAsia="zh-CN"/>
        </w:rPr>
        <w:t>,</w:t>
      </w:r>
      <w:r w:rsidR="004A3D5B" w:rsidRPr="002C70E5">
        <w:rPr>
          <w:lang w:eastAsia="zh-CN"/>
        </w:rPr>
        <w:t xml:space="preserve"> and the average was used for analysis.</w:t>
      </w:r>
    </w:p>
    <w:p w14:paraId="71EE8293" w14:textId="77777777" w:rsidR="00017B4C" w:rsidRPr="002C70E5" w:rsidRDefault="00017B4C" w:rsidP="002C70E5">
      <w:pPr>
        <w:rPr>
          <w:lang w:eastAsia="zh-CN"/>
        </w:rPr>
      </w:pPr>
    </w:p>
    <w:p w14:paraId="6614292D" w14:textId="6410FDA7" w:rsidR="00017B4C" w:rsidRPr="002C70E5" w:rsidRDefault="00017B4C" w:rsidP="002C70E5">
      <w:pPr>
        <w:rPr>
          <w:lang w:eastAsia="zh-CN"/>
        </w:rPr>
      </w:pPr>
      <w:r w:rsidRPr="002C70E5">
        <w:rPr>
          <w:lang w:eastAsia="zh-CN"/>
        </w:rPr>
        <w:t xml:space="preserve">2.5 </w:t>
      </w:r>
      <w:proofErr w:type="spellStart"/>
      <w:r w:rsidRPr="002C70E5">
        <w:rPr>
          <w:lang w:eastAsia="zh-CN"/>
        </w:rPr>
        <w:t>Scheimpflug</w:t>
      </w:r>
      <w:proofErr w:type="spellEnd"/>
      <w:r w:rsidRPr="002C70E5">
        <w:rPr>
          <w:lang w:eastAsia="zh-CN"/>
        </w:rPr>
        <w:t>-based corneal topography: Perform corneal topography using the</w:t>
      </w:r>
      <w:bookmarkStart w:id="6" w:name="OLE_LINK2"/>
      <w:r w:rsidRPr="002C70E5">
        <w:rPr>
          <w:lang w:eastAsia="zh-CN"/>
        </w:rPr>
        <w:t xml:space="preserve"> </w:t>
      </w:r>
      <w:proofErr w:type="spellStart"/>
      <w:r w:rsidRPr="002C70E5">
        <w:rPr>
          <w:lang w:eastAsia="zh-CN"/>
        </w:rPr>
        <w:t>Pentacam</w:t>
      </w:r>
      <w:proofErr w:type="spellEnd"/>
      <w:r w:rsidRPr="002C70E5">
        <w:rPr>
          <w:lang w:eastAsia="zh-CN"/>
        </w:rPr>
        <w:t xml:space="preserve"> HR </w:t>
      </w:r>
      <w:bookmarkEnd w:id="6"/>
      <w:r w:rsidRPr="002C70E5">
        <w:rPr>
          <w:lang w:eastAsia="zh-CN"/>
        </w:rPr>
        <w:t xml:space="preserve">(Type 70900). </w:t>
      </w:r>
      <w:r w:rsidR="002C70E5">
        <w:rPr>
          <w:lang w:eastAsia="zh-CN"/>
        </w:rPr>
        <w:t>Instruct t</w:t>
      </w:r>
      <w:r w:rsidR="00B20CE3" w:rsidRPr="002C70E5">
        <w:rPr>
          <w:lang w:eastAsia="zh-CN"/>
        </w:rPr>
        <w:t xml:space="preserve">he patient to fixate on the internal target while the examiner aligned the device with the corneal apex. </w:t>
      </w:r>
      <w:r w:rsidRPr="002C70E5">
        <w:rPr>
          <w:lang w:eastAsia="zh-CN"/>
        </w:rPr>
        <w:t>Only results labeled OK with a quality score exceeding 95% are considered valid.</w:t>
      </w:r>
    </w:p>
    <w:p w14:paraId="2E7C9338" w14:textId="77777777" w:rsidR="00017B4C" w:rsidRPr="002C70E5" w:rsidRDefault="00017B4C" w:rsidP="002C70E5">
      <w:pPr>
        <w:rPr>
          <w:lang w:eastAsia="zh-CN"/>
        </w:rPr>
      </w:pPr>
    </w:p>
    <w:p w14:paraId="7C288616" w14:textId="22BE8F93" w:rsidR="00017B4C" w:rsidRPr="002C70E5" w:rsidRDefault="00017B4C" w:rsidP="002C70E5">
      <w:pPr>
        <w:rPr>
          <w:lang w:eastAsia="zh-CN"/>
        </w:rPr>
      </w:pPr>
      <w:r w:rsidRPr="002C70E5">
        <w:rPr>
          <w:lang w:eastAsia="zh-CN"/>
        </w:rPr>
        <w:lastRenderedPageBreak/>
        <w:t>2.6</w:t>
      </w:r>
      <w:r w:rsidR="00DB4841" w:rsidRPr="002C70E5">
        <w:rPr>
          <w:lang w:eastAsia="zh-CN"/>
        </w:rPr>
        <w:tab/>
      </w:r>
      <w:bookmarkStart w:id="7" w:name="OLE_LINK1"/>
      <w:r w:rsidRPr="002C70E5">
        <w:rPr>
          <w:lang w:eastAsia="zh-CN"/>
        </w:rPr>
        <w:t>Spectral-domain optical coherence tomography</w:t>
      </w:r>
      <w:bookmarkEnd w:id="7"/>
      <w:r w:rsidRPr="002C70E5">
        <w:rPr>
          <w:lang w:eastAsia="zh-CN"/>
        </w:rPr>
        <w:t xml:space="preserve"> (SD-OCT): </w:t>
      </w:r>
      <w:r w:rsidR="00B539DA" w:rsidRPr="002C70E5">
        <w:rPr>
          <w:lang w:eastAsia="zh-CN"/>
        </w:rPr>
        <w:t xml:space="preserve">Anterior segment imaging was performed using SD-OCT. </w:t>
      </w:r>
      <w:r w:rsidR="002C70E5">
        <w:rPr>
          <w:lang w:eastAsia="zh-CN"/>
        </w:rPr>
        <w:t>Seat the p</w:t>
      </w:r>
      <w:r w:rsidR="00B539DA" w:rsidRPr="002C70E5">
        <w:rPr>
          <w:lang w:eastAsia="zh-CN"/>
        </w:rPr>
        <w:t>articipants with proper head alignment and instruct</w:t>
      </w:r>
      <w:r w:rsidR="002C70E5">
        <w:rPr>
          <w:lang w:eastAsia="zh-CN"/>
        </w:rPr>
        <w:t xml:space="preserve"> them</w:t>
      </w:r>
      <w:r w:rsidR="00B539DA" w:rsidRPr="002C70E5">
        <w:rPr>
          <w:lang w:eastAsia="zh-CN"/>
        </w:rPr>
        <w:t xml:space="preserve"> to fixate on the internal target. </w:t>
      </w:r>
      <w:r w:rsidR="002C70E5">
        <w:rPr>
          <w:lang w:eastAsia="zh-CN"/>
        </w:rPr>
        <w:t>Acquire c</w:t>
      </w:r>
      <w:r w:rsidR="00B539DA" w:rsidRPr="002C70E5">
        <w:rPr>
          <w:lang w:eastAsia="zh-CN"/>
        </w:rPr>
        <w:t>ross-sectional images of the cornea in high-resolution mode.</w:t>
      </w:r>
    </w:p>
    <w:bookmarkEnd w:id="3"/>
    <w:p w14:paraId="75B44DC5" w14:textId="77777777" w:rsidR="00017B4C" w:rsidRPr="002C70E5" w:rsidRDefault="00017B4C" w:rsidP="002C70E5">
      <w:pPr>
        <w:rPr>
          <w:lang w:eastAsia="zh-CN"/>
        </w:rPr>
      </w:pPr>
    </w:p>
    <w:p w14:paraId="679DE159" w14:textId="4A57A776" w:rsidR="00E40F31" w:rsidRPr="00590CA5" w:rsidRDefault="006A1238" w:rsidP="002C70E5">
      <w:pPr>
        <w:pStyle w:val="a9"/>
        <w:numPr>
          <w:ilvl w:val="0"/>
          <w:numId w:val="19"/>
        </w:numPr>
        <w:spacing w:after="0" w:line="240" w:lineRule="auto"/>
        <w:ind w:left="0" w:firstLine="0"/>
        <w:contextualSpacing w:val="0"/>
        <w:jc w:val="both"/>
        <w:rPr>
          <w:rFonts w:ascii="Calibri" w:hAnsi="Calibri" w:cs="Calibri"/>
          <w:b/>
          <w:bCs/>
          <w:sz w:val="24"/>
          <w:szCs w:val="24"/>
          <w:lang w:eastAsia="zh-CN"/>
        </w:rPr>
      </w:pPr>
      <w:r w:rsidRPr="00590CA5">
        <w:rPr>
          <w:rFonts w:ascii="Calibri" w:hAnsi="Calibri" w:cs="Calibri"/>
          <w:b/>
          <w:bCs/>
          <w:sz w:val="24"/>
          <w:szCs w:val="24"/>
          <w:lang w:eastAsia="zh-CN"/>
        </w:rPr>
        <w:t xml:space="preserve">Surgical </w:t>
      </w:r>
      <w:r w:rsidR="00DB4841" w:rsidRPr="00590CA5">
        <w:rPr>
          <w:rFonts w:ascii="Calibri" w:hAnsi="Calibri" w:cs="Calibri"/>
          <w:b/>
          <w:bCs/>
          <w:sz w:val="24"/>
          <w:szCs w:val="24"/>
          <w:lang w:eastAsia="zh-CN"/>
        </w:rPr>
        <w:t>t</w:t>
      </w:r>
      <w:r w:rsidRPr="00590CA5">
        <w:rPr>
          <w:rFonts w:ascii="Calibri" w:hAnsi="Calibri" w:cs="Calibri"/>
          <w:b/>
          <w:bCs/>
          <w:sz w:val="24"/>
          <w:szCs w:val="24"/>
          <w:lang w:eastAsia="zh-CN"/>
        </w:rPr>
        <w:t>echnique</w:t>
      </w:r>
    </w:p>
    <w:p w14:paraId="57A9BC2F" w14:textId="77777777" w:rsidR="00DB4841" w:rsidRPr="00590CA5" w:rsidRDefault="00DB4841" w:rsidP="002C70E5">
      <w:pPr>
        <w:pStyle w:val="a9"/>
        <w:spacing w:after="0" w:line="240" w:lineRule="auto"/>
        <w:ind w:left="0"/>
        <w:contextualSpacing w:val="0"/>
        <w:jc w:val="both"/>
        <w:rPr>
          <w:rFonts w:ascii="Calibri" w:hAnsi="Calibri" w:cs="Calibri"/>
          <w:b/>
          <w:bCs/>
          <w:sz w:val="24"/>
          <w:szCs w:val="24"/>
          <w:lang w:eastAsia="zh-CN"/>
        </w:rPr>
      </w:pPr>
    </w:p>
    <w:p w14:paraId="534FBF1B" w14:textId="7D9762E6" w:rsidR="00017B4C" w:rsidRPr="002C70E5" w:rsidRDefault="00017B4C" w:rsidP="002C70E5">
      <w:pPr>
        <w:rPr>
          <w:lang w:eastAsia="zh-CN"/>
        </w:rPr>
      </w:pPr>
      <w:bookmarkStart w:id="8" w:name="OLE_LINK31"/>
      <w:r w:rsidRPr="00590CA5">
        <w:rPr>
          <w:lang w:eastAsia="zh-CN"/>
        </w:rPr>
        <w:t>3.1</w:t>
      </w:r>
      <w:r w:rsidR="00DB4841" w:rsidRPr="00590CA5">
        <w:rPr>
          <w:lang w:eastAsia="zh-CN"/>
        </w:rPr>
        <w:tab/>
      </w:r>
      <w:r w:rsidRPr="00590CA5">
        <w:rPr>
          <w:lang w:eastAsia="zh-CN"/>
        </w:rPr>
        <w:t>Anesthetization: Prior to SMILE surgery, instill one drop of topical anesthetic (0</w:t>
      </w:r>
      <w:bookmarkStart w:id="9" w:name="OLE_LINK5"/>
      <w:r w:rsidRPr="00590CA5">
        <w:rPr>
          <w:lang w:eastAsia="zh-CN"/>
        </w:rPr>
        <w:t xml:space="preserve">.5% </w:t>
      </w:r>
      <w:bookmarkStart w:id="10" w:name="OLE_LINK4"/>
      <w:r w:rsidRPr="00590CA5">
        <w:rPr>
          <w:lang w:eastAsia="zh-CN"/>
        </w:rPr>
        <w:t>proparaca</w:t>
      </w:r>
      <w:r w:rsidRPr="002C70E5">
        <w:rPr>
          <w:lang w:eastAsia="zh-CN"/>
        </w:rPr>
        <w:t>ine hydrochloride</w:t>
      </w:r>
      <w:bookmarkEnd w:id="9"/>
      <w:bookmarkEnd w:id="10"/>
      <w:r w:rsidRPr="002C70E5">
        <w:rPr>
          <w:lang w:eastAsia="zh-CN"/>
        </w:rPr>
        <w:t xml:space="preserve">) into the conjunctival sac approximately </w:t>
      </w:r>
      <w:r w:rsidR="00DB4841" w:rsidRPr="002C70E5">
        <w:rPr>
          <w:lang w:eastAsia="zh-CN"/>
        </w:rPr>
        <w:t>5</w:t>
      </w:r>
      <w:r w:rsidRPr="002C70E5">
        <w:rPr>
          <w:lang w:eastAsia="zh-CN"/>
        </w:rPr>
        <w:t xml:space="preserve"> min before the procedure, followed by a second application about 10 s before initiation to ensure optimal anesthesia. The surgeon should then verify adequate corneal anesthesia by gently touching the corneal surface with a swab to confirm minimal patient discomfort.</w:t>
      </w:r>
    </w:p>
    <w:p w14:paraId="5EDB59C1" w14:textId="77777777" w:rsidR="009C3CAF" w:rsidRPr="002C70E5" w:rsidRDefault="009C3CAF" w:rsidP="002C70E5">
      <w:pPr>
        <w:rPr>
          <w:highlight w:val="yellow"/>
          <w:lang w:eastAsia="zh-CN"/>
        </w:rPr>
      </w:pPr>
    </w:p>
    <w:bookmarkEnd w:id="8"/>
    <w:p w14:paraId="31CC2274" w14:textId="63B3E4E7" w:rsidR="006E0202" w:rsidRPr="002C70E5" w:rsidRDefault="009C3CAF" w:rsidP="002C70E5">
      <w:pPr>
        <w:rPr>
          <w:highlight w:val="yellow"/>
          <w:lang w:eastAsia="zh-CN"/>
        </w:rPr>
      </w:pPr>
      <w:r w:rsidRPr="002C70E5">
        <w:rPr>
          <w:highlight w:val="yellow"/>
          <w:lang w:eastAsia="zh-CN"/>
        </w:rPr>
        <w:t>3.2</w:t>
      </w:r>
      <w:r w:rsidR="00DB4841" w:rsidRPr="002C70E5">
        <w:rPr>
          <w:highlight w:val="yellow"/>
          <w:lang w:eastAsia="zh-CN"/>
        </w:rPr>
        <w:tab/>
      </w:r>
      <w:r w:rsidR="001E50C4" w:rsidRPr="002C70E5">
        <w:rPr>
          <w:highlight w:val="yellow"/>
          <w:lang w:eastAsia="zh-CN"/>
        </w:rPr>
        <w:t xml:space="preserve">Lenticule scanning: </w:t>
      </w:r>
      <w:r w:rsidR="00DB4841" w:rsidRPr="002C70E5">
        <w:rPr>
          <w:highlight w:val="yellow"/>
          <w:lang w:eastAsia="zh-CN"/>
        </w:rPr>
        <w:t>Perform t</w:t>
      </w:r>
      <w:r w:rsidR="001E50C4" w:rsidRPr="002C70E5">
        <w:rPr>
          <w:highlight w:val="yellow"/>
          <w:lang w:eastAsia="zh-CN"/>
        </w:rPr>
        <w:t xml:space="preserve">he lenticule scanning step using a </w:t>
      </w:r>
      <w:bookmarkStart w:id="11" w:name="OLE_LINK122"/>
      <w:r w:rsidR="001E50C4" w:rsidRPr="002C70E5">
        <w:rPr>
          <w:highlight w:val="yellow"/>
          <w:lang w:eastAsia="zh-CN"/>
        </w:rPr>
        <w:t>femtosecond laser system (500 Hz)</w:t>
      </w:r>
      <w:bookmarkEnd w:id="11"/>
      <w:r w:rsidR="00D149FD" w:rsidRPr="002C70E5">
        <w:rPr>
          <w:highlight w:val="yellow"/>
          <w:lang w:eastAsia="zh-CN"/>
        </w:rPr>
        <w:t xml:space="preserve"> with a pulse energy 140 </w:t>
      </w:r>
      <w:proofErr w:type="spellStart"/>
      <w:r w:rsidR="00D149FD" w:rsidRPr="002C70E5">
        <w:rPr>
          <w:highlight w:val="yellow"/>
          <w:lang w:eastAsia="zh-CN"/>
        </w:rPr>
        <w:t>nJ</w:t>
      </w:r>
      <w:proofErr w:type="spellEnd"/>
      <w:r w:rsidR="001E50C4" w:rsidRPr="002C70E5">
        <w:rPr>
          <w:highlight w:val="yellow"/>
          <w:lang w:eastAsia="zh-CN"/>
        </w:rPr>
        <w:t xml:space="preserve">. </w:t>
      </w:r>
      <w:r w:rsidR="00DB4841" w:rsidRPr="002C70E5">
        <w:rPr>
          <w:highlight w:val="yellow"/>
          <w:lang w:eastAsia="zh-CN"/>
        </w:rPr>
        <w:t xml:space="preserve">Set the following </w:t>
      </w:r>
      <w:r w:rsidR="001E50C4" w:rsidRPr="002C70E5">
        <w:rPr>
          <w:highlight w:val="yellow"/>
          <w:lang w:eastAsia="zh-CN"/>
        </w:rPr>
        <w:t>parameters</w:t>
      </w:r>
      <w:r w:rsidR="00DB4841" w:rsidRPr="002C70E5">
        <w:rPr>
          <w:highlight w:val="yellow"/>
          <w:lang w:eastAsia="zh-CN"/>
        </w:rPr>
        <w:t xml:space="preserve">: </w:t>
      </w:r>
      <w:r w:rsidR="001E50C4" w:rsidRPr="002C70E5">
        <w:rPr>
          <w:highlight w:val="yellow"/>
          <w:lang w:eastAsia="zh-CN"/>
        </w:rPr>
        <w:t xml:space="preserve">a lenticule diameter of 6.0–7.0 mm, an intended cap thickness of 110–120 </w:t>
      </w:r>
      <w:proofErr w:type="spellStart"/>
      <w:r w:rsidR="001E50C4" w:rsidRPr="002C70E5">
        <w:rPr>
          <w:highlight w:val="yellow"/>
          <w:lang w:eastAsia="zh-CN"/>
        </w:rPr>
        <w:t>μm</w:t>
      </w:r>
      <w:proofErr w:type="spellEnd"/>
      <w:r w:rsidR="001E50C4" w:rsidRPr="002C70E5">
        <w:rPr>
          <w:highlight w:val="yellow"/>
          <w:lang w:eastAsia="zh-CN"/>
        </w:rPr>
        <w:t xml:space="preserve">, a 0.10 mm transition zone for cylindrical errors, and a 2 mm incision at 110°. </w:t>
      </w:r>
      <w:bookmarkStart w:id="12" w:name="OLE_LINK27"/>
    </w:p>
    <w:p w14:paraId="7317CE6A" w14:textId="77777777" w:rsidR="001E50C4" w:rsidRPr="002C70E5" w:rsidRDefault="001E50C4" w:rsidP="002C70E5">
      <w:pPr>
        <w:rPr>
          <w:highlight w:val="yellow"/>
          <w:lang w:eastAsia="zh-CN"/>
        </w:rPr>
      </w:pPr>
    </w:p>
    <w:p w14:paraId="1080B1E2" w14:textId="6108F69B" w:rsidR="00BC3A52" w:rsidRPr="002C70E5" w:rsidRDefault="006A1238" w:rsidP="002C70E5">
      <w:pPr>
        <w:rPr>
          <w:highlight w:val="yellow"/>
          <w:lang w:eastAsia="zh-CN"/>
        </w:rPr>
      </w:pPr>
      <w:bookmarkStart w:id="13" w:name="OLE_LINK73"/>
      <w:bookmarkEnd w:id="12"/>
      <w:r w:rsidRPr="002C70E5">
        <w:rPr>
          <w:highlight w:val="yellow"/>
          <w:lang w:eastAsia="zh-CN"/>
        </w:rPr>
        <w:t>3.</w:t>
      </w:r>
      <w:bookmarkEnd w:id="13"/>
      <w:r w:rsidR="00F97BF1" w:rsidRPr="002C70E5">
        <w:rPr>
          <w:highlight w:val="yellow"/>
          <w:lang w:eastAsia="zh-CN"/>
        </w:rPr>
        <w:t>3</w:t>
      </w:r>
      <w:r w:rsidR="00DB4841" w:rsidRPr="002C70E5">
        <w:rPr>
          <w:highlight w:val="yellow"/>
          <w:lang w:eastAsia="zh-CN"/>
        </w:rPr>
        <w:tab/>
        <w:t xml:space="preserve">Use </w:t>
      </w:r>
      <w:bookmarkStart w:id="14" w:name="OLE_LINK3"/>
      <w:r w:rsidR="00017B4C" w:rsidRPr="002C70E5">
        <w:rPr>
          <w:highlight w:val="yellow"/>
          <w:lang w:eastAsia="zh-CN"/>
        </w:rPr>
        <w:t xml:space="preserve">Ye’s </w:t>
      </w:r>
      <w:bookmarkEnd w:id="14"/>
      <w:r w:rsidR="00DB4841" w:rsidRPr="002C70E5">
        <w:rPr>
          <w:highlight w:val="yellow"/>
          <w:lang w:eastAsia="zh-CN"/>
        </w:rPr>
        <w:t>S</w:t>
      </w:r>
      <w:r w:rsidR="00017B4C" w:rsidRPr="002C70E5">
        <w:rPr>
          <w:highlight w:val="yellow"/>
          <w:lang w:eastAsia="zh-CN"/>
        </w:rPr>
        <w:t xml:space="preserve">wing </w:t>
      </w:r>
      <w:r w:rsidR="00DB4841" w:rsidRPr="002C70E5">
        <w:rPr>
          <w:highlight w:val="yellow"/>
          <w:lang w:eastAsia="zh-CN"/>
        </w:rPr>
        <w:t>T</w:t>
      </w:r>
      <w:r w:rsidR="00017B4C" w:rsidRPr="002C70E5">
        <w:rPr>
          <w:highlight w:val="yellow"/>
          <w:lang w:eastAsia="zh-CN"/>
        </w:rPr>
        <w:t>echnique for lenticule separation and extraction, as follows:</w:t>
      </w:r>
      <w:r w:rsidR="00064247" w:rsidRPr="002C70E5">
        <w:rPr>
          <w:highlight w:val="yellow"/>
          <w:lang w:eastAsia="zh-CN"/>
        </w:rPr>
        <w:t xml:space="preserve"> </w:t>
      </w:r>
      <w:r w:rsidR="00DF2287" w:rsidRPr="002C70E5">
        <w:rPr>
          <w:highlight w:val="yellow"/>
          <w:lang w:eastAsia="zh-CN"/>
        </w:rPr>
        <w:t xml:space="preserve">Open the full-length corneal cap incision from left to right using a small surgical hook. Dissect </w:t>
      </w:r>
      <w:r w:rsidRPr="002C70E5">
        <w:rPr>
          <w:highlight w:val="yellow"/>
          <w:lang w:eastAsia="zh-CN"/>
        </w:rPr>
        <w:t>half the length of the lenticule incision from right to left (</w:t>
      </w:r>
      <w:r w:rsidRPr="002C70E5">
        <w:rPr>
          <w:b/>
          <w:bCs/>
          <w:highlight w:val="yellow"/>
          <w:lang w:eastAsia="zh-CN"/>
        </w:rPr>
        <w:t>Figure 1A</w:t>
      </w:r>
      <w:r w:rsidRPr="002C70E5">
        <w:rPr>
          <w:highlight w:val="yellow"/>
          <w:lang w:eastAsia="zh-CN"/>
        </w:rPr>
        <w:t>)</w:t>
      </w:r>
      <w:r w:rsidR="00196719" w:rsidRPr="002C70E5">
        <w:rPr>
          <w:highlight w:val="yellow"/>
          <w:lang w:eastAsia="zh-CN"/>
        </w:rPr>
        <w:t>.</w:t>
      </w:r>
    </w:p>
    <w:p w14:paraId="41D826FF" w14:textId="77777777" w:rsidR="00040F88" w:rsidRPr="002C70E5" w:rsidRDefault="00040F88" w:rsidP="002C70E5">
      <w:pPr>
        <w:rPr>
          <w:highlight w:val="yellow"/>
          <w:lang w:eastAsia="zh-CN"/>
        </w:rPr>
      </w:pPr>
    </w:p>
    <w:p w14:paraId="3434D3B7" w14:textId="62A6F34D" w:rsidR="00BC3A52" w:rsidRPr="002C70E5" w:rsidRDefault="006A1238" w:rsidP="002C70E5">
      <w:pPr>
        <w:rPr>
          <w:highlight w:val="yellow"/>
          <w:lang w:eastAsia="zh-CN"/>
        </w:rPr>
      </w:pPr>
      <w:r w:rsidRPr="002C70E5">
        <w:rPr>
          <w:highlight w:val="yellow"/>
          <w:lang w:eastAsia="zh-CN"/>
        </w:rPr>
        <w:t>3.</w:t>
      </w:r>
      <w:r w:rsidR="00F97BF1" w:rsidRPr="002C70E5">
        <w:rPr>
          <w:highlight w:val="yellow"/>
          <w:lang w:eastAsia="zh-CN"/>
        </w:rPr>
        <w:t>4</w:t>
      </w:r>
      <w:r w:rsidR="00DB4841" w:rsidRPr="002C70E5">
        <w:rPr>
          <w:highlight w:val="yellow"/>
          <w:lang w:eastAsia="zh-CN"/>
        </w:rPr>
        <w:tab/>
      </w:r>
      <w:r w:rsidR="00DF2287" w:rsidRPr="002C70E5">
        <w:rPr>
          <w:highlight w:val="yellow"/>
          <w:lang w:eastAsia="zh-CN"/>
        </w:rPr>
        <w:t xml:space="preserve">Use a </w:t>
      </w:r>
      <w:bookmarkStart w:id="15" w:name="OLE_LINK6"/>
      <w:r w:rsidR="00DF2287" w:rsidRPr="002C70E5">
        <w:rPr>
          <w:highlight w:val="yellow"/>
          <w:lang w:eastAsia="zh-CN"/>
        </w:rPr>
        <w:t>blunt spatula</w:t>
      </w:r>
      <w:bookmarkEnd w:id="15"/>
      <w:r w:rsidR="00DF2287" w:rsidRPr="002C70E5">
        <w:rPr>
          <w:highlight w:val="yellow"/>
          <w:lang w:eastAsia="zh-CN"/>
        </w:rPr>
        <w:t xml:space="preserve"> to separate the anterior surface of the lenticule. Start at </w:t>
      </w:r>
      <w:bookmarkStart w:id="16" w:name="OLE_LINK78"/>
      <w:r w:rsidR="002C70E5">
        <w:rPr>
          <w:highlight w:val="yellow"/>
          <w:lang w:eastAsia="zh-CN"/>
        </w:rPr>
        <w:t xml:space="preserve">the </w:t>
      </w:r>
      <w:r w:rsidR="00DB4841" w:rsidRPr="002C70E5">
        <w:rPr>
          <w:highlight w:val="yellow"/>
          <w:lang w:eastAsia="zh-CN"/>
        </w:rPr>
        <w:t>8</w:t>
      </w:r>
      <w:r w:rsidR="00DF2287" w:rsidRPr="002C70E5">
        <w:rPr>
          <w:highlight w:val="yellow"/>
          <w:lang w:eastAsia="zh-CN"/>
        </w:rPr>
        <w:t xml:space="preserve"> o’clock position (</w:t>
      </w:r>
      <w:r w:rsidR="00DF2287" w:rsidRPr="002C70E5">
        <w:rPr>
          <w:b/>
          <w:bCs/>
          <w:highlight w:val="yellow"/>
          <w:lang w:eastAsia="zh-CN"/>
        </w:rPr>
        <w:t>Figure 1B</w:t>
      </w:r>
      <w:r w:rsidR="00DF2287" w:rsidRPr="002C70E5">
        <w:rPr>
          <w:highlight w:val="yellow"/>
          <w:lang w:eastAsia="zh-CN"/>
        </w:rPr>
        <w:t>, point a)</w:t>
      </w:r>
      <w:bookmarkEnd w:id="16"/>
      <w:r w:rsidR="00DF2287" w:rsidRPr="002C70E5">
        <w:rPr>
          <w:highlight w:val="yellow"/>
          <w:lang w:eastAsia="zh-CN"/>
        </w:rPr>
        <w:t xml:space="preserve"> and proceed counterclockwise to the 12 o’clock position (</w:t>
      </w:r>
      <w:r w:rsidR="00DF2287" w:rsidRPr="002C70E5">
        <w:rPr>
          <w:b/>
          <w:bCs/>
          <w:highlight w:val="yellow"/>
          <w:lang w:eastAsia="zh-CN"/>
        </w:rPr>
        <w:t>Figure 1B</w:t>
      </w:r>
      <w:r w:rsidR="00DF2287" w:rsidRPr="002C70E5">
        <w:rPr>
          <w:highlight w:val="yellow"/>
          <w:lang w:eastAsia="zh-CN"/>
        </w:rPr>
        <w:t>, point d). Leave t</w:t>
      </w:r>
      <w:r w:rsidRPr="002C70E5">
        <w:rPr>
          <w:highlight w:val="yellow"/>
          <w:lang w:eastAsia="zh-CN"/>
        </w:rPr>
        <w:t xml:space="preserve">he remaining portion of the lenticule </w:t>
      </w:r>
      <w:r w:rsidR="00017B4C" w:rsidRPr="002C70E5">
        <w:rPr>
          <w:highlight w:val="yellow"/>
          <w:lang w:eastAsia="zh-CN"/>
        </w:rPr>
        <w:t xml:space="preserve">undisturbed </w:t>
      </w:r>
      <w:r w:rsidRPr="002C70E5">
        <w:rPr>
          <w:highlight w:val="yellow"/>
          <w:lang w:eastAsia="zh-CN"/>
        </w:rPr>
        <w:t>to prevent displacement</w:t>
      </w:r>
      <w:r w:rsidR="00196719" w:rsidRPr="002C70E5">
        <w:rPr>
          <w:highlight w:val="yellow"/>
          <w:lang w:eastAsia="zh-CN"/>
        </w:rPr>
        <w:t>.</w:t>
      </w:r>
    </w:p>
    <w:p w14:paraId="7A46BA7D" w14:textId="77777777" w:rsidR="00040F88" w:rsidRPr="002C70E5" w:rsidRDefault="00040F88" w:rsidP="002C70E5">
      <w:pPr>
        <w:rPr>
          <w:highlight w:val="yellow"/>
          <w:lang w:eastAsia="zh-CN"/>
        </w:rPr>
      </w:pPr>
    </w:p>
    <w:p w14:paraId="69AAD830" w14:textId="436ED2F8" w:rsidR="00BC3A52" w:rsidRPr="002C70E5" w:rsidRDefault="006A1238" w:rsidP="002C70E5">
      <w:pPr>
        <w:rPr>
          <w:highlight w:val="yellow"/>
          <w:lang w:eastAsia="zh-CN"/>
        </w:rPr>
      </w:pPr>
      <w:r w:rsidRPr="002C70E5">
        <w:rPr>
          <w:highlight w:val="yellow"/>
          <w:lang w:eastAsia="zh-CN"/>
        </w:rPr>
        <w:t>3.</w:t>
      </w:r>
      <w:r w:rsidR="00F97BF1" w:rsidRPr="002C70E5">
        <w:rPr>
          <w:highlight w:val="yellow"/>
          <w:lang w:eastAsia="zh-CN"/>
        </w:rPr>
        <w:t>5</w:t>
      </w:r>
      <w:r w:rsidR="00DB4841" w:rsidRPr="002C70E5">
        <w:rPr>
          <w:highlight w:val="yellow"/>
          <w:lang w:eastAsia="zh-CN"/>
        </w:rPr>
        <w:tab/>
      </w:r>
      <w:r w:rsidRPr="002C70E5">
        <w:rPr>
          <w:highlight w:val="yellow"/>
          <w:lang w:eastAsia="zh-CN"/>
        </w:rPr>
        <w:t xml:space="preserve">Insert a blunt </w:t>
      </w:r>
      <w:r w:rsidR="00196719" w:rsidRPr="002C70E5">
        <w:rPr>
          <w:highlight w:val="yellow"/>
          <w:lang w:eastAsia="zh-CN"/>
        </w:rPr>
        <w:t>spatula</w:t>
      </w:r>
      <w:r w:rsidRPr="002C70E5">
        <w:rPr>
          <w:highlight w:val="yellow"/>
          <w:lang w:eastAsia="zh-CN"/>
        </w:rPr>
        <w:t xml:space="preserve"> underneath the posterior surface of the lenticule and proceed with partial counterclockwise dissection </w:t>
      </w:r>
      <w:r w:rsidR="00DF2287" w:rsidRPr="002C70E5">
        <w:rPr>
          <w:highlight w:val="yellow"/>
          <w:lang w:eastAsia="zh-CN"/>
        </w:rPr>
        <w:t>from the</w:t>
      </w:r>
      <w:r w:rsidRPr="002C70E5">
        <w:rPr>
          <w:highlight w:val="yellow"/>
          <w:lang w:eastAsia="zh-CN"/>
        </w:rPr>
        <w:t xml:space="preserve"> </w:t>
      </w:r>
      <w:r w:rsidR="00960158" w:rsidRPr="002C70E5">
        <w:rPr>
          <w:highlight w:val="yellow"/>
          <w:lang w:eastAsia="zh-CN"/>
        </w:rPr>
        <w:t>8 o’clock position (</w:t>
      </w:r>
      <w:r w:rsidR="00960158" w:rsidRPr="002C70E5">
        <w:rPr>
          <w:b/>
          <w:bCs/>
          <w:highlight w:val="yellow"/>
          <w:lang w:eastAsia="zh-CN"/>
        </w:rPr>
        <w:t>Figure 1C</w:t>
      </w:r>
      <w:r w:rsidR="00960158" w:rsidRPr="002C70E5">
        <w:rPr>
          <w:highlight w:val="yellow"/>
          <w:lang w:eastAsia="zh-CN"/>
        </w:rPr>
        <w:t>, point a)</w:t>
      </w:r>
      <w:r w:rsidRPr="002C70E5">
        <w:rPr>
          <w:highlight w:val="yellow"/>
          <w:lang w:eastAsia="zh-CN"/>
        </w:rPr>
        <w:t xml:space="preserve"> to </w:t>
      </w:r>
      <w:r w:rsidR="00DF2287" w:rsidRPr="002C70E5">
        <w:rPr>
          <w:highlight w:val="yellow"/>
          <w:lang w:eastAsia="zh-CN"/>
        </w:rPr>
        <w:t xml:space="preserve">the </w:t>
      </w:r>
      <w:r w:rsidRPr="002C70E5">
        <w:rPr>
          <w:highlight w:val="yellow"/>
          <w:lang w:eastAsia="zh-CN"/>
        </w:rPr>
        <w:t>4 o’clock position</w:t>
      </w:r>
      <w:r w:rsidR="00960158" w:rsidRPr="002C70E5">
        <w:rPr>
          <w:highlight w:val="yellow"/>
          <w:lang w:eastAsia="zh-CN"/>
        </w:rPr>
        <w:t xml:space="preserve"> (</w:t>
      </w:r>
      <w:r w:rsidR="00960158" w:rsidRPr="002C70E5">
        <w:rPr>
          <w:b/>
          <w:bCs/>
          <w:highlight w:val="yellow"/>
          <w:lang w:eastAsia="zh-CN"/>
        </w:rPr>
        <w:t>Figure 1C</w:t>
      </w:r>
      <w:r w:rsidR="00960158" w:rsidRPr="002C70E5">
        <w:rPr>
          <w:highlight w:val="yellow"/>
          <w:lang w:eastAsia="zh-CN"/>
        </w:rPr>
        <w:t>, point c)</w:t>
      </w:r>
      <w:r w:rsidRPr="002C70E5">
        <w:rPr>
          <w:highlight w:val="yellow"/>
          <w:lang w:eastAsia="zh-CN"/>
        </w:rPr>
        <w:t xml:space="preserve">, </w:t>
      </w:r>
      <w:bookmarkStart w:id="17" w:name="OLE_LINK89"/>
      <w:r w:rsidRPr="002C70E5">
        <w:rPr>
          <w:highlight w:val="yellow"/>
          <w:lang w:eastAsia="zh-CN"/>
        </w:rPr>
        <w:t>preserving the peripheral edge zone of the lenticule</w:t>
      </w:r>
      <w:bookmarkEnd w:id="17"/>
      <w:r w:rsidRPr="002C70E5">
        <w:rPr>
          <w:highlight w:val="yellow"/>
          <w:lang w:eastAsia="zh-CN"/>
        </w:rPr>
        <w:t xml:space="preserve">. Subsequently, guide the </w:t>
      </w:r>
      <w:r w:rsidR="002E6E2A" w:rsidRPr="002C70E5">
        <w:rPr>
          <w:highlight w:val="yellow"/>
          <w:lang w:eastAsia="zh-CN"/>
        </w:rPr>
        <w:t>spatula</w:t>
      </w:r>
      <w:r w:rsidRPr="002C70E5">
        <w:rPr>
          <w:highlight w:val="yellow"/>
          <w:lang w:eastAsia="zh-CN"/>
        </w:rPr>
        <w:t xml:space="preserve"> </w:t>
      </w:r>
      <w:r w:rsidRPr="002C70E5">
        <w:rPr>
          <w:rFonts w:eastAsia="宋体"/>
          <w:highlight w:val="yellow"/>
          <w:lang w:eastAsia="zh-CN"/>
        </w:rPr>
        <w:t>along the peripheral edge toward</w:t>
      </w:r>
      <w:r w:rsidR="00BE2176" w:rsidRPr="002C70E5">
        <w:rPr>
          <w:highlight w:val="yellow"/>
          <w:lang w:eastAsia="zh-CN"/>
        </w:rPr>
        <w:t xml:space="preserve"> </w:t>
      </w:r>
      <w:r w:rsidRPr="002C70E5">
        <w:rPr>
          <w:rFonts w:eastAsia="宋体"/>
          <w:highlight w:val="yellow"/>
          <w:lang w:eastAsia="zh-CN"/>
        </w:rPr>
        <w:t xml:space="preserve">the </w:t>
      </w:r>
      <w:r w:rsidR="00BE2176" w:rsidRPr="002C70E5">
        <w:rPr>
          <w:highlight w:val="yellow"/>
          <w:lang w:eastAsia="zh-CN"/>
        </w:rPr>
        <w:t xml:space="preserve">12 o’clock position </w:t>
      </w:r>
      <w:r w:rsidRPr="002C70E5">
        <w:rPr>
          <w:highlight w:val="yellow"/>
          <w:lang w:eastAsia="zh-CN"/>
        </w:rPr>
        <w:t>(</w:t>
      </w:r>
      <w:r w:rsidRPr="002C70E5">
        <w:rPr>
          <w:b/>
          <w:bCs/>
          <w:highlight w:val="yellow"/>
          <w:lang w:eastAsia="zh-CN"/>
        </w:rPr>
        <w:t>Figure 1D</w:t>
      </w:r>
      <w:r w:rsidR="00BE2176" w:rsidRPr="002C70E5">
        <w:rPr>
          <w:highlight w:val="yellow"/>
          <w:lang w:eastAsia="zh-CN"/>
        </w:rPr>
        <w:t>, point d</w:t>
      </w:r>
      <w:r w:rsidRPr="002C70E5">
        <w:rPr>
          <w:highlight w:val="yellow"/>
          <w:lang w:eastAsia="zh-CN"/>
        </w:rPr>
        <w:t>)</w:t>
      </w:r>
      <w:r w:rsidR="00196719" w:rsidRPr="002C70E5">
        <w:rPr>
          <w:highlight w:val="yellow"/>
          <w:lang w:eastAsia="zh-CN"/>
        </w:rPr>
        <w:t>.</w:t>
      </w:r>
    </w:p>
    <w:p w14:paraId="49E22025" w14:textId="77777777" w:rsidR="00040F88" w:rsidRPr="002C70E5" w:rsidRDefault="00040F88" w:rsidP="002C70E5">
      <w:pPr>
        <w:rPr>
          <w:highlight w:val="yellow"/>
          <w:lang w:eastAsia="zh-CN"/>
        </w:rPr>
      </w:pPr>
    </w:p>
    <w:p w14:paraId="4769F8AC" w14:textId="7A1686F4" w:rsidR="006D4B34" w:rsidRPr="002C70E5" w:rsidRDefault="006A1238" w:rsidP="002C70E5">
      <w:pPr>
        <w:rPr>
          <w:highlight w:val="yellow"/>
          <w:lang w:eastAsia="zh-CN"/>
        </w:rPr>
      </w:pPr>
      <w:r w:rsidRPr="002C70E5">
        <w:rPr>
          <w:highlight w:val="yellow"/>
          <w:lang w:eastAsia="zh-CN"/>
        </w:rPr>
        <w:t>3.</w:t>
      </w:r>
      <w:r w:rsidR="00F97BF1" w:rsidRPr="002C70E5">
        <w:rPr>
          <w:highlight w:val="yellow"/>
          <w:lang w:eastAsia="zh-CN"/>
        </w:rPr>
        <w:t>6</w:t>
      </w:r>
      <w:r w:rsidR="00DB4841" w:rsidRPr="002C70E5">
        <w:rPr>
          <w:highlight w:val="yellow"/>
          <w:lang w:eastAsia="zh-CN"/>
        </w:rPr>
        <w:tab/>
      </w:r>
      <w:r w:rsidRPr="002C70E5">
        <w:rPr>
          <w:highlight w:val="yellow"/>
          <w:lang w:eastAsia="zh-CN"/>
        </w:rPr>
        <w:t>Grasp the free edge of the lenticule using</w:t>
      </w:r>
      <w:r w:rsidR="00A25049" w:rsidRPr="002C70E5">
        <w:rPr>
          <w:highlight w:val="yellow"/>
          <w:lang w:eastAsia="zh-CN"/>
        </w:rPr>
        <w:t xml:space="preserve"> </w:t>
      </w:r>
      <w:bookmarkStart w:id="18" w:name="OLE_LINK9"/>
      <w:r w:rsidR="003C0587" w:rsidRPr="002C70E5">
        <w:rPr>
          <w:highlight w:val="yellow"/>
          <w:lang w:eastAsia="zh-CN"/>
        </w:rPr>
        <w:t>femtosecond lenticule forceps,</w:t>
      </w:r>
      <w:bookmarkEnd w:id="18"/>
      <w:r w:rsidRPr="002C70E5">
        <w:rPr>
          <w:highlight w:val="yellow"/>
          <w:lang w:eastAsia="zh-CN"/>
        </w:rPr>
        <w:t xml:space="preserve"> push it toward the center, and gently remove it using a continuous clockwise tearing motion (</w:t>
      </w:r>
      <w:r w:rsidRPr="002C70E5">
        <w:rPr>
          <w:b/>
          <w:bCs/>
          <w:highlight w:val="yellow"/>
          <w:lang w:eastAsia="zh-CN"/>
        </w:rPr>
        <w:t>Figure 1E</w:t>
      </w:r>
      <w:r w:rsidRPr="002C70E5">
        <w:rPr>
          <w:highlight w:val="yellow"/>
          <w:lang w:eastAsia="zh-CN"/>
        </w:rPr>
        <w:t>).</w:t>
      </w:r>
    </w:p>
    <w:p w14:paraId="5A3498EE" w14:textId="4775C5A9" w:rsidR="00BC3A52" w:rsidRPr="002C70E5" w:rsidRDefault="00BC3A52" w:rsidP="002C70E5">
      <w:pPr>
        <w:rPr>
          <w:highlight w:val="yellow"/>
          <w:lang w:eastAsia="zh-CN"/>
        </w:rPr>
      </w:pPr>
    </w:p>
    <w:p w14:paraId="2EDBC717" w14:textId="68C2814C" w:rsidR="00BC3A52" w:rsidRPr="002C70E5" w:rsidRDefault="006A1238" w:rsidP="002C70E5">
      <w:pPr>
        <w:rPr>
          <w:highlight w:val="yellow"/>
          <w:lang w:eastAsia="zh-CN"/>
        </w:rPr>
      </w:pPr>
      <w:r w:rsidRPr="002C70E5">
        <w:rPr>
          <w:highlight w:val="yellow"/>
          <w:lang w:eastAsia="zh-CN"/>
        </w:rPr>
        <w:t>3.</w:t>
      </w:r>
      <w:r w:rsidR="00F97BF1" w:rsidRPr="002C70E5">
        <w:rPr>
          <w:highlight w:val="yellow"/>
          <w:lang w:eastAsia="zh-CN"/>
        </w:rPr>
        <w:t>7</w:t>
      </w:r>
      <w:r w:rsidR="00DB4841" w:rsidRPr="002C70E5">
        <w:rPr>
          <w:highlight w:val="yellow"/>
          <w:lang w:eastAsia="zh-CN"/>
        </w:rPr>
        <w:tab/>
      </w:r>
      <w:r w:rsidRPr="002C70E5">
        <w:rPr>
          <w:highlight w:val="yellow"/>
          <w:lang w:eastAsia="zh-CN"/>
        </w:rPr>
        <w:t xml:space="preserve">For left-handed surgeons, </w:t>
      </w:r>
      <w:r w:rsidR="00DB4841" w:rsidRPr="002C70E5">
        <w:rPr>
          <w:highlight w:val="yellow"/>
          <w:lang w:eastAsia="zh-CN"/>
        </w:rPr>
        <w:t xml:space="preserve">reverse </w:t>
      </w:r>
      <w:r w:rsidRPr="002C70E5">
        <w:rPr>
          <w:highlight w:val="yellow"/>
          <w:lang w:eastAsia="zh-CN"/>
        </w:rPr>
        <w:t>all procedural directions.</w:t>
      </w:r>
    </w:p>
    <w:p w14:paraId="11547C13" w14:textId="77777777" w:rsidR="001F665E" w:rsidRPr="002C70E5" w:rsidRDefault="001F665E" w:rsidP="002C70E5">
      <w:pPr>
        <w:rPr>
          <w:highlight w:val="yellow"/>
          <w:lang w:eastAsia="zh-CN"/>
        </w:rPr>
      </w:pPr>
    </w:p>
    <w:p w14:paraId="13931B07" w14:textId="0900546C" w:rsidR="001F665E" w:rsidRPr="002C70E5" w:rsidRDefault="001F665E" w:rsidP="002C70E5">
      <w:pPr>
        <w:rPr>
          <w:lang w:eastAsia="zh-CN"/>
        </w:rPr>
      </w:pPr>
      <w:r w:rsidRPr="002C70E5">
        <w:rPr>
          <w:highlight w:val="yellow"/>
          <w:lang w:eastAsia="zh-CN"/>
        </w:rPr>
        <w:t>3.8</w:t>
      </w:r>
      <w:r w:rsidR="00DB4841" w:rsidRPr="002C70E5">
        <w:rPr>
          <w:highlight w:val="yellow"/>
          <w:lang w:eastAsia="zh-CN"/>
        </w:rPr>
        <w:tab/>
      </w:r>
      <w:r w:rsidR="00C94F5B" w:rsidRPr="002C70E5">
        <w:rPr>
          <w:highlight w:val="yellow"/>
          <w:lang w:eastAsia="zh-CN"/>
        </w:rPr>
        <w:t xml:space="preserve">Examine the integrity of the lenticule under the surgical microscope. </w:t>
      </w:r>
      <w:r w:rsidRPr="002C70E5">
        <w:rPr>
          <w:highlight w:val="yellow"/>
          <w:lang w:eastAsia="zh-CN"/>
        </w:rPr>
        <w:t>Gently smooth the corneal cap and incision using an irrigation needle to complete the procedure.</w:t>
      </w:r>
    </w:p>
    <w:p w14:paraId="530E0F5F" w14:textId="77777777" w:rsidR="00BC3A52" w:rsidRPr="002C70E5" w:rsidRDefault="00BC3A52" w:rsidP="002C70E5">
      <w:pPr>
        <w:rPr>
          <w:lang w:eastAsia="zh-CN"/>
        </w:rPr>
      </w:pPr>
    </w:p>
    <w:p w14:paraId="3EAEAFCB" w14:textId="6DA0AB8F" w:rsidR="00167490" w:rsidRPr="00590CA5" w:rsidRDefault="006A1238" w:rsidP="002C70E5">
      <w:pPr>
        <w:pStyle w:val="a9"/>
        <w:numPr>
          <w:ilvl w:val="0"/>
          <w:numId w:val="19"/>
        </w:numPr>
        <w:spacing w:after="0" w:line="240" w:lineRule="auto"/>
        <w:ind w:left="0" w:firstLine="0"/>
        <w:contextualSpacing w:val="0"/>
        <w:jc w:val="both"/>
        <w:rPr>
          <w:rFonts w:ascii="Calibri" w:hAnsi="Calibri" w:cs="Calibri"/>
          <w:b/>
          <w:bCs/>
          <w:sz w:val="24"/>
          <w:szCs w:val="24"/>
          <w:lang w:eastAsia="zh-CN"/>
        </w:rPr>
      </w:pPr>
      <w:r w:rsidRPr="00590CA5">
        <w:rPr>
          <w:rFonts w:ascii="Calibri" w:hAnsi="Calibri" w:cs="Calibri"/>
          <w:b/>
          <w:bCs/>
          <w:sz w:val="24"/>
          <w:szCs w:val="24"/>
          <w:lang w:eastAsia="zh-CN"/>
        </w:rPr>
        <w:t xml:space="preserve">Postoperative </w:t>
      </w:r>
      <w:r w:rsidR="00DB4841" w:rsidRPr="00590CA5">
        <w:rPr>
          <w:rFonts w:ascii="Calibri" w:hAnsi="Calibri" w:cs="Calibri"/>
          <w:b/>
          <w:bCs/>
          <w:sz w:val="24"/>
          <w:szCs w:val="24"/>
          <w:lang w:eastAsia="zh-CN"/>
        </w:rPr>
        <w:t>m</w:t>
      </w:r>
      <w:r w:rsidRPr="00590CA5">
        <w:rPr>
          <w:rFonts w:ascii="Calibri" w:hAnsi="Calibri" w:cs="Calibri"/>
          <w:b/>
          <w:bCs/>
          <w:sz w:val="24"/>
          <w:szCs w:val="24"/>
          <w:lang w:eastAsia="zh-CN"/>
        </w:rPr>
        <w:t>anagement</w:t>
      </w:r>
    </w:p>
    <w:p w14:paraId="6DB49091" w14:textId="77777777" w:rsidR="00DB4841" w:rsidRPr="00590CA5" w:rsidRDefault="00DB4841" w:rsidP="002C70E5">
      <w:pPr>
        <w:pStyle w:val="a9"/>
        <w:spacing w:after="0" w:line="240" w:lineRule="auto"/>
        <w:ind w:left="0"/>
        <w:contextualSpacing w:val="0"/>
        <w:jc w:val="both"/>
        <w:rPr>
          <w:rFonts w:ascii="Calibri" w:hAnsi="Calibri" w:cs="Calibri"/>
          <w:sz w:val="24"/>
          <w:szCs w:val="24"/>
          <w:lang w:eastAsia="zh-CN"/>
        </w:rPr>
      </w:pPr>
    </w:p>
    <w:p w14:paraId="1B18448E" w14:textId="13F5F5C1" w:rsidR="00E449BD" w:rsidRPr="00590CA5" w:rsidRDefault="00E449BD" w:rsidP="002C70E5">
      <w:pPr>
        <w:rPr>
          <w:lang w:eastAsia="zh-CN"/>
        </w:rPr>
      </w:pPr>
      <w:r w:rsidRPr="00590CA5">
        <w:rPr>
          <w:lang w:eastAsia="zh-CN"/>
        </w:rPr>
        <w:t>4.1</w:t>
      </w:r>
      <w:r w:rsidR="00DB4841" w:rsidRPr="00590CA5">
        <w:rPr>
          <w:lang w:eastAsia="zh-CN"/>
        </w:rPr>
        <w:tab/>
        <w:t>A</w:t>
      </w:r>
      <w:r w:rsidRPr="00590CA5">
        <w:rPr>
          <w:lang w:eastAsia="zh-CN"/>
        </w:rPr>
        <w:t>fter surgical procedures, a</w:t>
      </w:r>
      <w:r w:rsidR="00DB4841" w:rsidRPr="00590CA5">
        <w:rPr>
          <w:lang w:eastAsia="zh-CN"/>
        </w:rPr>
        <w:t>dd a</w:t>
      </w:r>
      <w:r w:rsidRPr="00590CA5">
        <w:rPr>
          <w:lang w:eastAsia="zh-CN"/>
        </w:rPr>
        <w:t xml:space="preserve"> drop of </w:t>
      </w:r>
      <w:bookmarkStart w:id="19" w:name="OLE_LINK100"/>
      <w:bookmarkStart w:id="20" w:name="OLE_LINK121"/>
      <w:r w:rsidRPr="00590CA5">
        <w:rPr>
          <w:lang w:eastAsia="zh-CN"/>
        </w:rPr>
        <w:t>tobramycin dexamethasone</w:t>
      </w:r>
      <w:bookmarkEnd w:id="19"/>
      <w:r w:rsidRPr="00590CA5">
        <w:rPr>
          <w:lang w:eastAsia="zh-CN"/>
        </w:rPr>
        <w:t xml:space="preserve"> </w:t>
      </w:r>
      <w:bookmarkEnd w:id="20"/>
      <w:r w:rsidRPr="00590CA5">
        <w:rPr>
          <w:lang w:eastAsia="zh-CN"/>
        </w:rPr>
        <w:t>at the surgical site.</w:t>
      </w:r>
    </w:p>
    <w:p w14:paraId="0D0AB4C2" w14:textId="77777777" w:rsidR="00E449BD" w:rsidRPr="00590CA5" w:rsidRDefault="00E449BD" w:rsidP="002C70E5">
      <w:pPr>
        <w:rPr>
          <w:lang w:eastAsia="zh-CN"/>
        </w:rPr>
      </w:pPr>
    </w:p>
    <w:p w14:paraId="6EC540A7" w14:textId="188EB582" w:rsidR="00E449BD" w:rsidRPr="002C70E5" w:rsidRDefault="00E449BD" w:rsidP="002C70E5">
      <w:pPr>
        <w:rPr>
          <w:lang w:eastAsia="zh-CN"/>
        </w:rPr>
      </w:pPr>
      <w:r w:rsidRPr="00590CA5">
        <w:rPr>
          <w:lang w:eastAsia="zh-CN"/>
        </w:rPr>
        <w:t>4.2</w:t>
      </w:r>
      <w:r w:rsidR="00DB4841" w:rsidRPr="00590CA5">
        <w:rPr>
          <w:lang w:eastAsia="zh-CN"/>
        </w:rPr>
        <w:tab/>
      </w:r>
      <w:r w:rsidRPr="00590CA5">
        <w:rPr>
          <w:lang w:eastAsia="zh-CN"/>
        </w:rPr>
        <w:t xml:space="preserve">Following surgery, instruct patients to use 0.5% levofloxacin eye drops </w:t>
      </w:r>
      <w:r w:rsidR="00DB4841" w:rsidRPr="00590CA5">
        <w:rPr>
          <w:lang w:eastAsia="zh-CN"/>
        </w:rPr>
        <w:t>4x</w:t>
      </w:r>
      <w:r w:rsidRPr="00590CA5">
        <w:rPr>
          <w:lang w:eastAsia="zh-CN"/>
        </w:rPr>
        <w:t xml:space="preserve"> daily for 1 week. </w:t>
      </w:r>
      <w:r w:rsidRPr="00590CA5">
        <w:rPr>
          <w:lang w:eastAsia="zh-CN"/>
        </w:rPr>
        <w:lastRenderedPageBreak/>
        <w:t xml:space="preserve">Subsequently, </w:t>
      </w:r>
      <w:r w:rsidR="00DB4841" w:rsidRPr="00590CA5">
        <w:rPr>
          <w:lang w:eastAsia="zh-CN"/>
        </w:rPr>
        <w:t xml:space="preserve">instruct to use </w:t>
      </w:r>
      <w:r w:rsidRPr="00590CA5">
        <w:rPr>
          <w:lang w:eastAsia="zh-CN"/>
        </w:rPr>
        <w:t xml:space="preserve">0.1% </w:t>
      </w:r>
      <w:proofErr w:type="spellStart"/>
      <w:r w:rsidRPr="00590CA5">
        <w:rPr>
          <w:lang w:eastAsia="zh-CN"/>
        </w:rPr>
        <w:t>fluorometholone</w:t>
      </w:r>
      <w:proofErr w:type="spellEnd"/>
      <w:r w:rsidRPr="00590CA5">
        <w:rPr>
          <w:lang w:eastAsia="zh-CN"/>
        </w:rPr>
        <w:t xml:space="preserve"> eye drops </w:t>
      </w:r>
      <w:r w:rsidR="00DB4841" w:rsidRPr="00590CA5">
        <w:rPr>
          <w:lang w:eastAsia="zh-CN"/>
        </w:rPr>
        <w:t>4x</w:t>
      </w:r>
      <w:r w:rsidRPr="00590CA5">
        <w:rPr>
          <w:lang w:eastAsia="zh-CN"/>
        </w:rPr>
        <w:t xml:space="preserve"> daily, and </w:t>
      </w:r>
      <w:r w:rsidR="00DB4841" w:rsidRPr="00590CA5">
        <w:rPr>
          <w:lang w:eastAsia="zh-CN"/>
        </w:rPr>
        <w:t xml:space="preserve">taper </w:t>
      </w:r>
      <w:r w:rsidRPr="00590CA5">
        <w:rPr>
          <w:lang w:eastAsia="zh-CN"/>
        </w:rPr>
        <w:t xml:space="preserve">the </w:t>
      </w:r>
      <w:r w:rsidR="00DB4841" w:rsidRPr="00590CA5">
        <w:rPr>
          <w:lang w:eastAsia="zh-CN"/>
        </w:rPr>
        <w:t>dose</w:t>
      </w:r>
      <w:r w:rsidR="00A21F6D" w:rsidRPr="00590CA5">
        <w:rPr>
          <w:lang w:eastAsia="zh-CN"/>
        </w:rPr>
        <w:t xml:space="preserve"> </w:t>
      </w:r>
      <w:r w:rsidRPr="00590CA5">
        <w:rPr>
          <w:lang w:eastAsia="zh-CN"/>
        </w:rPr>
        <w:t xml:space="preserve">to one instillation per week. Additionally, administer artificial tears </w:t>
      </w:r>
      <w:r w:rsidR="00DB4841" w:rsidRPr="00590CA5">
        <w:rPr>
          <w:lang w:eastAsia="zh-CN"/>
        </w:rPr>
        <w:t>4x</w:t>
      </w:r>
      <w:r w:rsidRPr="00590CA5">
        <w:rPr>
          <w:lang w:eastAsia="zh-CN"/>
        </w:rPr>
        <w:t xml:space="preserve"> daily for 3 months.</w:t>
      </w:r>
    </w:p>
    <w:p w14:paraId="12EBAF10" w14:textId="77777777" w:rsidR="00762C79" w:rsidRPr="002C70E5" w:rsidRDefault="00762C79" w:rsidP="002C70E5">
      <w:pPr>
        <w:rPr>
          <w:lang w:eastAsia="zh-CN"/>
        </w:rPr>
      </w:pPr>
    </w:p>
    <w:p w14:paraId="77F646EE" w14:textId="04804D32" w:rsidR="00762C79" w:rsidRPr="002C70E5" w:rsidRDefault="006A1238" w:rsidP="002C70E5">
      <w:pPr>
        <w:pStyle w:val="a9"/>
        <w:numPr>
          <w:ilvl w:val="0"/>
          <w:numId w:val="19"/>
        </w:numPr>
        <w:spacing w:after="0" w:line="240" w:lineRule="auto"/>
        <w:ind w:left="0" w:firstLine="0"/>
        <w:contextualSpacing w:val="0"/>
        <w:jc w:val="both"/>
        <w:rPr>
          <w:rFonts w:ascii="Calibri" w:hAnsi="Calibri" w:cs="Calibri"/>
          <w:b/>
          <w:bCs/>
          <w:sz w:val="24"/>
          <w:szCs w:val="24"/>
          <w:lang w:eastAsia="zh-CN"/>
        </w:rPr>
      </w:pPr>
      <w:r w:rsidRPr="002C70E5">
        <w:rPr>
          <w:rFonts w:ascii="Calibri" w:hAnsi="Calibri" w:cs="Calibri"/>
          <w:b/>
          <w:bCs/>
          <w:sz w:val="24"/>
          <w:szCs w:val="24"/>
          <w:lang w:eastAsia="zh-CN"/>
        </w:rPr>
        <w:t xml:space="preserve">Outcome </w:t>
      </w:r>
      <w:r w:rsidR="00DB4841" w:rsidRPr="002C70E5">
        <w:rPr>
          <w:rFonts w:ascii="Calibri" w:hAnsi="Calibri" w:cs="Calibri"/>
          <w:b/>
          <w:bCs/>
          <w:sz w:val="24"/>
          <w:szCs w:val="24"/>
          <w:lang w:eastAsia="zh-CN"/>
        </w:rPr>
        <w:t>e</w:t>
      </w:r>
      <w:r w:rsidRPr="002C70E5">
        <w:rPr>
          <w:rFonts w:ascii="Calibri" w:hAnsi="Calibri" w:cs="Calibri"/>
          <w:b/>
          <w:bCs/>
          <w:sz w:val="24"/>
          <w:szCs w:val="24"/>
          <w:lang w:eastAsia="zh-CN"/>
        </w:rPr>
        <w:t>valuation</w:t>
      </w:r>
    </w:p>
    <w:p w14:paraId="2688254C" w14:textId="77777777" w:rsidR="00DB4841" w:rsidRPr="002C70E5" w:rsidRDefault="00DB4841" w:rsidP="002C70E5">
      <w:pPr>
        <w:pStyle w:val="a9"/>
        <w:spacing w:after="0" w:line="240" w:lineRule="auto"/>
        <w:ind w:left="0"/>
        <w:contextualSpacing w:val="0"/>
        <w:jc w:val="both"/>
        <w:rPr>
          <w:rFonts w:ascii="Calibri" w:hAnsi="Calibri" w:cs="Calibri"/>
          <w:sz w:val="24"/>
          <w:szCs w:val="24"/>
          <w:lang w:eastAsia="zh-CN"/>
        </w:rPr>
      </w:pPr>
    </w:p>
    <w:p w14:paraId="4E4EBC0E" w14:textId="0AD7D764" w:rsidR="00FD6A6F" w:rsidRPr="002C70E5" w:rsidRDefault="006A1238" w:rsidP="002C70E5">
      <w:pPr>
        <w:pStyle w:val="a9"/>
        <w:numPr>
          <w:ilvl w:val="1"/>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 xml:space="preserve">Primary </w:t>
      </w:r>
      <w:r w:rsidR="00DB4841" w:rsidRPr="002C70E5">
        <w:rPr>
          <w:rFonts w:ascii="Calibri" w:hAnsi="Calibri" w:cs="Calibri"/>
          <w:sz w:val="24"/>
          <w:szCs w:val="24"/>
          <w:lang w:eastAsia="zh-CN"/>
        </w:rPr>
        <w:t>o</w:t>
      </w:r>
      <w:r w:rsidRPr="002C70E5">
        <w:rPr>
          <w:rFonts w:ascii="Calibri" w:hAnsi="Calibri" w:cs="Calibri"/>
          <w:sz w:val="24"/>
          <w:szCs w:val="24"/>
          <w:lang w:eastAsia="zh-CN"/>
        </w:rPr>
        <w:t xml:space="preserve">utcome </w:t>
      </w:r>
      <w:r w:rsidR="00DB4841" w:rsidRPr="002C70E5">
        <w:rPr>
          <w:rFonts w:ascii="Calibri" w:hAnsi="Calibri" w:cs="Calibri"/>
          <w:sz w:val="24"/>
          <w:szCs w:val="24"/>
          <w:lang w:eastAsia="zh-CN"/>
        </w:rPr>
        <w:t>m</w:t>
      </w:r>
      <w:r w:rsidRPr="002C70E5">
        <w:rPr>
          <w:rFonts w:ascii="Calibri" w:hAnsi="Calibri" w:cs="Calibri"/>
          <w:sz w:val="24"/>
          <w:szCs w:val="24"/>
          <w:lang w:eastAsia="zh-CN"/>
        </w:rPr>
        <w:t>easures</w:t>
      </w:r>
    </w:p>
    <w:p w14:paraId="3F702CEC" w14:textId="77777777" w:rsidR="00DB4841" w:rsidRPr="002C70E5" w:rsidRDefault="00DB4841" w:rsidP="002C70E5">
      <w:pPr>
        <w:pStyle w:val="a9"/>
        <w:spacing w:after="0" w:line="240" w:lineRule="auto"/>
        <w:ind w:left="0"/>
        <w:contextualSpacing w:val="0"/>
        <w:jc w:val="both"/>
        <w:rPr>
          <w:rFonts w:ascii="Calibri" w:hAnsi="Calibri" w:cs="Calibri"/>
          <w:sz w:val="24"/>
          <w:szCs w:val="24"/>
          <w:lang w:eastAsia="zh-CN"/>
        </w:rPr>
      </w:pPr>
    </w:p>
    <w:p w14:paraId="51E1EB44" w14:textId="1C928BD2" w:rsidR="00E449BD" w:rsidRPr="002C70E5" w:rsidRDefault="00E449BD" w:rsidP="002C70E5">
      <w:pPr>
        <w:pStyle w:val="a9"/>
        <w:numPr>
          <w:ilvl w:val="2"/>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Assess lenticule integrity microscopically after extraction. Under the surgical microscope, flatten and examine the lenticule to ensure it forms a complete circular shape with no edge defects.</w:t>
      </w:r>
    </w:p>
    <w:p w14:paraId="62BB3EE8" w14:textId="77777777" w:rsidR="00DB4841" w:rsidRPr="002C70E5" w:rsidRDefault="00DB4841" w:rsidP="002C70E5">
      <w:pPr>
        <w:pStyle w:val="a9"/>
        <w:spacing w:after="0" w:line="240" w:lineRule="auto"/>
        <w:ind w:left="0"/>
        <w:contextualSpacing w:val="0"/>
        <w:jc w:val="both"/>
        <w:rPr>
          <w:rFonts w:ascii="Calibri" w:hAnsi="Calibri" w:cs="Calibri"/>
          <w:sz w:val="24"/>
          <w:szCs w:val="24"/>
          <w:lang w:eastAsia="zh-CN"/>
        </w:rPr>
      </w:pPr>
    </w:p>
    <w:p w14:paraId="630B7920" w14:textId="1C210DD7" w:rsidR="00E449BD" w:rsidRPr="002C70E5" w:rsidRDefault="00DB4841" w:rsidP="002C70E5">
      <w:pPr>
        <w:pStyle w:val="a9"/>
        <w:numPr>
          <w:ilvl w:val="2"/>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AT 1</w:t>
      </w:r>
      <w:r w:rsidR="00E449BD" w:rsidRPr="002C70E5">
        <w:rPr>
          <w:rFonts w:ascii="Calibri" w:hAnsi="Calibri" w:cs="Calibri"/>
          <w:sz w:val="24"/>
          <w:szCs w:val="24"/>
          <w:lang w:eastAsia="zh-CN"/>
        </w:rPr>
        <w:t xml:space="preserve"> day after surgery, perform SD-OCT using the Line scan mode to detect any residual lenticule fragments between the stromal layers. </w:t>
      </w:r>
      <w:r w:rsidRPr="002C70E5">
        <w:rPr>
          <w:rFonts w:ascii="Calibri" w:hAnsi="Calibri" w:cs="Calibri"/>
          <w:sz w:val="24"/>
          <w:szCs w:val="24"/>
          <w:lang w:eastAsia="zh-CN"/>
        </w:rPr>
        <w:t>Ask t</w:t>
      </w:r>
      <w:r w:rsidR="00E449BD" w:rsidRPr="002C70E5">
        <w:rPr>
          <w:rFonts w:ascii="Calibri" w:hAnsi="Calibri" w:cs="Calibri"/>
          <w:sz w:val="24"/>
          <w:szCs w:val="24"/>
          <w:lang w:eastAsia="zh-CN"/>
        </w:rPr>
        <w:t xml:space="preserve">he technician </w:t>
      </w:r>
      <w:r w:rsidRPr="002C70E5">
        <w:rPr>
          <w:rFonts w:ascii="Calibri" w:hAnsi="Calibri" w:cs="Calibri"/>
          <w:sz w:val="24"/>
          <w:szCs w:val="24"/>
          <w:lang w:eastAsia="zh-CN"/>
        </w:rPr>
        <w:t>to</w:t>
      </w:r>
      <w:r w:rsidR="00E449BD" w:rsidRPr="002C70E5">
        <w:rPr>
          <w:rFonts w:ascii="Calibri" w:hAnsi="Calibri" w:cs="Calibri"/>
          <w:sz w:val="24"/>
          <w:szCs w:val="24"/>
          <w:lang w:eastAsia="zh-CN"/>
        </w:rPr>
        <w:t xml:space="preserve"> adjust the handle according to the indicator arrow on the screen, allowing the instrument to scan automatically once properly focused. </w:t>
      </w:r>
      <w:r w:rsidRPr="002C70E5">
        <w:rPr>
          <w:rFonts w:ascii="Calibri" w:hAnsi="Calibri" w:cs="Calibri"/>
          <w:sz w:val="24"/>
          <w:szCs w:val="24"/>
          <w:lang w:eastAsia="zh-CN"/>
        </w:rPr>
        <w:t xml:space="preserve">Consider </w:t>
      </w:r>
      <w:r w:rsidR="00E449BD" w:rsidRPr="002C70E5">
        <w:rPr>
          <w:rFonts w:ascii="Calibri" w:hAnsi="Calibri" w:cs="Calibri"/>
          <w:sz w:val="24"/>
          <w:szCs w:val="24"/>
          <w:lang w:eastAsia="zh-CN"/>
        </w:rPr>
        <w:t xml:space="preserve">results with an imaging quality marked as OK and a quality score exceeding 95% </w:t>
      </w:r>
      <w:r w:rsidRPr="002C70E5">
        <w:rPr>
          <w:rFonts w:ascii="Calibri" w:hAnsi="Calibri" w:cs="Calibri"/>
          <w:sz w:val="24"/>
          <w:szCs w:val="24"/>
          <w:lang w:eastAsia="zh-CN"/>
        </w:rPr>
        <w:t>as</w:t>
      </w:r>
      <w:r w:rsidR="00E449BD" w:rsidRPr="002C70E5">
        <w:rPr>
          <w:rFonts w:ascii="Calibri" w:hAnsi="Calibri" w:cs="Calibri"/>
          <w:sz w:val="24"/>
          <w:szCs w:val="24"/>
          <w:lang w:eastAsia="zh-CN"/>
        </w:rPr>
        <w:t xml:space="preserve"> valid for analysis.</w:t>
      </w:r>
    </w:p>
    <w:p w14:paraId="25EB7D09" w14:textId="77777777" w:rsidR="00DB4841" w:rsidRPr="002C70E5" w:rsidRDefault="00DB4841" w:rsidP="002C70E5">
      <w:pPr>
        <w:pStyle w:val="a9"/>
        <w:spacing w:after="0" w:line="240" w:lineRule="auto"/>
        <w:ind w:left="0"/>
        <w:contextualSpacing w:val="0"/>
        <w:jc w:val="both"/>
        <w:rPr>
          <w:rFonts w:ascii="Calibri" w:hAnsi="Calibri" w:cs="Calibri"/>
          <w:sz w:val="24"/>
          <w:szCs w:val="24"/>
          <w:lang w:eastAsia="zh-CN"/>
        </w:rPr>
      </w:pPr>
    </w:p>
    <w:p w14:paraId="3E0C0ED9" w14:textId="4790C99C" w:rsidR="00762C79" w:rsidRPr="002C70E5" w:rsidRDefault="006A1238" w:rsidP="002C70E5">
      <w:pPr>
        <w:rPr>
          <w:lang w:eastAsia="zh-CN"/>
        </w:rPr>
      </w:pPr>
      <w:r w:rsidRPr="002C70E5">
        <w:rPr>
          <w:lang w:eastAsia="zh-CN"/>
        </w:rPr>
        <w:t xml:space="preserve">5.1.3 Calculate the safety index as </w:t>
      </w:r>
      <w:r w:rsidRPr="002C70E5">
        <w:rPr>
          <w:rFonts w:eastAsia="宋体"/>
          <w:lang w:eastAsia="zh-CN"/>
        </w:rPr>
        <w:t xml:space="preserve">the ratio of </w:t>
      </w:r>
      <w:r w:rsidRPr="002C70E5">
        <w:rPr>
          <w:lang w:eastAsia="zh-CN"/>
        </w:rPr>
        <w:t>postoperative CDVA to preoperative CDVA</w:t>
      </w:r>
      <w:r w:rsidR="00CF4305" w:rsidRPr="002C70E5">
        <w:rPr>
          <w:lang w:eastAsia="zh-CN"/>
        </w:rPr>
        <w:fldChar w:fldCharType="begin"/>
      </w:r>
      <w:r w:rsidR="00FE1D3B" w:rsidRPr="002C70E5">
        <w:rPr>
          <w:lang w:eastAsia="zh-CN"/>
        </w:rPr>
        <w:instrText xml:space="preserve"> ADDIN EN.CITE &lt;EndNote&gt;&lt;Cite&gt;&lt;Author&gt;Khalifa&lt;/Author&gt;&lt;Year&gt;2012&lt;/Year&gt;&lt;RecNum&gt;44&lt;/RecNum&gt;&lt;DisplayText&gt;&lt;style face="superscript"&gt;17&lt;/style&gt;&lt;/DisplayText&gt;&lt;record&gt;&lt;rec-number&gt;44&lt;/rec-number&gt;&lt;foreign-keys&gt;&lt;key app="EN" db-id="9fezs2r0o0s5vsearx7vvaxzatpt00twpz2f" timestamp="1733988150"&gt;44&lt;/key&gt;&lt;/foreign-keys&gt;&lt;ref-type name="Journal Article"&gt;17&lt;/ref-type&gt;&lt;contributors&gt;&lt;authors&gt;&lt;author&gt;Khalifa, M. A.&lt;/author&gt;&lt;author&gt;Allam, W. A.&lt;/author&gt;&lt;author&gt;Shaheen, M. S.&lt;/author&gt;&lt;/authors&gt;&lt;/contributors&gt;&lt;auth-address&gt;Ophthalmology Department, Tanta University Eye Hospital, Tanta, Egypt ; Horus Vision Correction Center, Alexandria, Egypt.&lt;/auth-address&gt;&lt;titles&gt;&lt;title&gt;Visual outcome after correcting the refractive error of large pupil patients with wavefront-guided ablation&lt;/title&gt;&lt;secondary-title&gt;Clin Ophthalmol&lt;/secondary-title&gt;&lt;/titles&gt;&lt;periodical&gt;&lt;full-title&gt;Clin Ophthalmol&lt;/full-title&gt;&lt;/periodical&gt;&lt;pages&gt;2001-11&lt;/pages&gt;&lt;volume&gt;6&lt;/volume&gt;&lt;edition&gt;20121203&lt;/edition&gt;&lt;keywords&gt;&lt;keyword&gt;Lasik&lt;/keyword&gt;&lt;keyword&gt;large pupil&lt;/keyword&gt;&lt;keyword&gt;wavefront&lt;/keyword&gt;&lt;/keywords&gt;&lt;dates&gt;&lt;year&gt;2012&lt;/year&gt;&lt;/dates&gt;&lt;isbn&gt;1177-5467 (Print)&amp;#xD;1177-5467&lt;/isbn&gt;&lt;accession-num&gt;23271878&lt;/accession-num&gt;&lt;urls&gt;&lt;/urls&gt;&lt;custom2&gt;PMC3526903&lt;/custom2&gt;&lt;electronic-resource-num&gt;10.2147/opth.S38182&lt;/electronic-resource-num&gt;&lt;remote-database-provider&gt;NLM&lt;/remote-database-provider&gt;&lt;language&gt;eng&lt;/language&gt;&lt;/record&gt;&lt;/Cite&gt;&lt;/EndNote&gt;</w:instrText>
      </w:r>
      <w:r w:rsidR="00CF4305" w:rsidRPr="002C70E5">
        <w:rPr>
          <w:lang w:eastAsia="zh-CN"/>
        </w:rPr>
        <w:fldChar w:fldCharType="separate"/>
      </w:r>
      <w:r w:rsidR="00FE1D3B" w:rsidRPr="002C70E5">
        <w:rPr>
          <w:vertAlign w:val="superscript"/>
          <w:lang w:eastAsia="zh-CN"/>
        </w:rPr>
        <w:t>17</w:t>
      </w:r>
      <w:r w:rsidR="00CF4305" w:rsidRPr="002C70E5">
        <w:rPr>
          <w:lang w:eastAsia="zh-CN"/>
        </w:rPr>
        <w:fldChar w:fldCharType="end"/>
      </w:r>
      <w:r w:rsidR="00A42965" w:rsidRPr="002C70E5">
        <w:rPr>
          <w:rFonts w:eastAsia="宋体"/>
        </w:rPr>
        <w:t>.</w:t>
      </w:r>
    </w:p>
    <w:p w14:paraId="6FA2745E" w14:textId="77777777" w:rsidR="00762C79" w:rsidRPr="002C70E5" w:rsidRDefault="00762C79" w:rsidP="002C70E5">
      <w:pPr>
        <w:rPr>
          <w:lang w:eastAsia="zh-CN"/>
        </w:rPr>
      </w:pPr>
    </w:p>
    <w:p w14:paraId="3E6E547F" w14:textId="649CA988" w:rsidR="00DB4841" w:rsidRPr="002C70E5" w:rsidRDefault="006A1238" w:rsidP="002C70E5">
      <w:pPr>
        <w:pStyle w:val="a9"/>
        <w:numPr>
          <w:ilvl w:val="1"/>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Secondary Outcome Measures</w:t>
      </w:r>
    </w:p>
    <w:p w14:paraId="3AA10A64" w14:textId="77777777" w:rsidR="00DB4841" w:rsidRPr="002C70E5" w:rsidRDefault="00DB4841" w:rsidP="002C70E5">
      <w:pPr>
        <w:pStyle w:val="a9"/>
        <w:spacing w:after="0" w:line="240" w:lineRule="auto"/>
        <w:ind w:left="0"/>
        <w:contextualSpacing w:val="0"/>
        <w:jc w:val="both"/>
        <w:rPr>
          <w:rFonts w:ascii="Calibri" w:hAnsi="Calibri" w:cs="Calibri"/>
          <w:sz w:val="24"/>
          <w:szCs w:val="24"/>
          <w:lang w:eastAsia="zh-CN"/>
        </w:rPr>
      </w:pPr>
    </w:p>
    <w:p w14:paraId="46573CAC" w14:textId="6357378F" w:rsidR="00762C79" w:rsidRPr="002C70E5" w:rsidRDefault="006A1238" w:rsidP="002C70E5">
      <w:pPr>
        <w:pStyle w:val="a9"/>
        <w:numPr>
          <w:ilvl w:val="2"/>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Determine surgical efficacy by calculating the efficacy index as the ratio of the postoperative UDVA to the preoperative CDVA</w:t>
      </w:r>
      <w:r w:rsidR="00CF4305" w:rsidRPr="002C70E5">
        <w:rPr>
          <w:rFonts w:ascii="Calibri" w:hAnsi="Calibri" w:cs="Calibri"/>
          <w:sz w:val="24"/>
          <w:szCs w:val="24"/>
          <w:lang w:eastAsia="zh-CN"/>
        </w:rPr>
        <w:fldChar w:fldCharType="begin"/>
      </w:r>
      <w:r w:rsidR="00FE1D3B" w:rsidRPr="002C70E5">
        <w:rPr>
          <w:rFonts w:ascii="Calibri" w:hAnsi="Calibri" w:cs="Calibri"/>
          <w:sz w:val="24"/>
          <w:szCs w:val="24"/>
          <w:lang w:eastAsia="zh-CN"/>
        </w:rPr>
        <w:instrText xml:space="preserve"> ADDIN EN.CITE &lt;EndNote&gt;&lt;Cite&gt;&lt;Author&gt;Khalifa&lt;/Author&gt;&lt;Year&gt;2012&lt;/Year&gt;&lt;RecNum&gt;44&lt;/RecNum&gt;&lt;DisplayText&gt;&lt;style face="superscript"&gt;17&lt;/style&gt;&lt;/DisplayText&gt;&lt;record&gt;&lt;rec-number&gt;44&lt;/rec-number&gt;&lt;foreign-keys&gt;&lt;key app="EN" db-id="9fezs2r0o0s5vsearx7vvaxzatpt00twpz2f" timestamp="1733988150"&gt;44&lt;/key&gt;&lt;/foreign-keys&gt;&lt;ref-type name="Journal Article"&gt;17&lt;/ref-type&gt;&lt;contributors&gt;&lt;authors&gt;&lt;author&gt;Khalifa, M. A.&lt;/author&gt;&lt;author&gt;Allam, W. A.&lt;/author&gt;&lt;author&gt;Shaheen, M. S.&lt;/author&gt;&lt;/authors&gt;&lt;/contributors&gt;&lt;auth-address&gt;Ophthalmology Department, Tanta University Eye Hospital, Tanta, Egypt ; Horus Vision Correction Center, Alexandria, Egypt.&lt;/auth-address&gt;&lt;titles&gt;&lt;title&gt;Visual outcome after correcting the refractive error of large pupil patients with wavefront-guided ablation&lt;/title&gt;&lt;secondary-title&gt;Clin Ophthalmol&lt;/secondary-title&gt;&lt;/titles&gt;&lt;periodical&gt;&lt;full-title&gt;Clin Ophthalmol&lt;/full-title&gt;&lt;/periodical&gt;&lt;pages&gt;2001-11&lt;/pages&gt;&lt;volume&gt;6&lt;/volume&gt;&lt;edition&gt;20121203&lt;/edition&gt;&lt;keywords&gt;&lt;keyword&gt;Lasik&lt;/keyword&gt;&lt;keyword&gt;large pupil&lt;/keyword&gt;&lt;keyword&gt;wavefront&lt;/keyword&gt;&lt;/keywords&gt;&lt;dates&gt;&lt;year&gt;2012&lt;/year&gt;&lt;/dates&gt;&lt;isbn&gt;1177-5467 (Print)&amp;#xD;1177-5467&lt;/isbn&gt;&lt;accession-num&gt;23271878&lt;/accession-num&gt;&lt;urls&gt;&lt;/urls&gt;&lt;custom2&gt;PMC3526903&lt;/custom2&gt;&lt;electronic-resource-num&gt;10.2147/opth.S38182&lt;/electronic-resource-num&gt;&lt;remote-database-provider&gt;NLM&lt;/remote-database-provider&gt;&lt;language&gt;eng&lt;/language&gt;&lt;/record&gt;&lt;/Cite&gt;&lt;/EndNote&gt;</w:instrText>
      </w:r>
      <w:r w:rsidR="00CF4305" w:rsidRPr="002C70E5">
        <w:rPr>
          <w:rFonts w:ascii="Calibri" w:hAnsi="Calibri" w:cs="Calibri"/>
          <w:sz w:val="24"/>
          <w:szCs w:val="24"/>
          <w:lang w:eastAsia="zh-CN"/>
        </w:rPr>
        <w:fldChar w:fldCharType="separate"/>
      </w:r>
      <w:r w:rsidR="00FE1D3B" w:rsidRPr="002C70E5">
        <w:rPr>
          <w:rFonts w:ascii="Calibri" w:hAnsi="Calibri" w:cs="Calibri"/>
          <w:sz w:val="24"/>
          <w:szCs w:val="24"/>
          <w:vertAlign w:val="superscript"/>
          <w:lang w:eastAsia="zh-CN"/>
        </w:rPr>
        <w:t>17</w:t>
      </w:r>
      <w:r w:rsidR="00CF4305" w:rsidRPr="002C70E5">
        <w:rPr>
          <w:rFonts w:ascii="Calibri" w:hAnsi="Calibri" w:cs="Calibri"/>
          <w:sz w:val="24"/>
          <w:szCs w:val="24"/>
          <w:lang w:eastAsia="zh-CN"/>
        </w:rPr>
        <w:fldChar w:fldCharType="end"/>
      </w:r>
      <w:r w:rsidR="00A42965" w:rsidRPr="002C70E5">
        <w:rPr>
          <w:rFonts w:ascii="Calibri" w:eastAsia="宋体" w:hAnsi="Calibri" w:cs="Calibri"/>
          <w:sz w:val="24"/>
          <w:szCs w:val="24"/>
        </w:rPr>
        <w:t>.</w:t>
      </w:r>
      <w:r w:rsidR="00335D3B" w:rsidRPr="002C70E5">
        <w:rPr>
          <w:rFonts w:ascii="Calibri" w:eastAsia="宋体" w:hAnsi="Calibri" w:cs="Calibri"/>
          <w:sz w:val="24"/>
          <w:szCs w:val="24"/>
          <w:lang w:eastAsia="zh-CN"/>
        </w:rPr>
        <w:t xml:space="preserve"> </w:t>
      </w:r>
      <w:r w:rsidR="00DB4841" w:rsidRPr="002C70E5">
        <w:rPr>
          <w:rFonts w:ascii="Calibri" w:eastAsia="宋体" w:hAnsi="Calibri" w:cs="Calibri"/>
          <w:sz w:val="24"/>
          <w:szCs w:val="24"/>
          <w:lang w:eastAsia="zh-CN"/>
        </w:rPr>
        <w:t>For t</w:t>
      </w:r>
      <w:r w:rsidR="00335D3B" w:rsidRPr="002C70E5">
        <w:rPr>
          <w:rFonts w:ascii="Calibri" w:eastAsia="宋体" w:hAnsi="Calibri" w:cs="Calibri"/>
          <w:sz w:val="24"/>
          <w:szCs w:val="24"/>
          <w:lang w:eastAsia="zh-CN"/>
        </w:rPr>
        <w:t>he measurement methods for UCVA and CDVA</w:t>
      </w:r>
      <w:r w:rsidR="00DB4841" w:rsidRPr="002C70E5">
        <w:rPr>
          <w:rFonts w:ascii="Calibri" w:eastAsia="宋体" w:hAnsi="Calibri" w:cs="Calibri"/>
          <w:sz w:val="24"/>
          <w:szCs w:val="24"/>
          <w:lang w:eastAsia="zh-CN"/>
        </w:rPr>
        <w:t>,</w:t>
      </w:r>
      <w:r w:rsidR="00335D3B" w:rsidRPr="002C70E5">
        <w:rPr>
          <w:rFonts w:ascii="Calibri" w:eastAsia="宋体" w:hAnsi="Calibri" w:cs="Calibri"/>
          <w:sz w:val="24"/>
          <w:szCs w:val="24"/>
          <w:lang w:eastAsia="zh-CN"/>
        </w:rPr>
        <w:t xml:space="preserve"> follow the same procedures as those used preoperatively, as described in </w:t>
      </w:r>
      <w:r w:rsidR="00DB4841" w:rsidRPr="002C70E5">
        <w:rPr>
          <w:rFonts w:ascii="Calibri" w:eastAsia="宋体" w:hAnsi="Calibri" w:cs="Calibri"/>
          <w:sz w:val="24"/>
          <w:szCs w:val="24"/>
          <w:lang w:eastAsia="zh-CN"/>
        </w:rPr>
        <w:t>steps</w:t>
      </w:r>
      <w:r w:rsidR="00335D3B" w:rsidRPr="002C70E5">
        <w:rPr>
          <w:rFonts w:ascii="Calibri" w:eastAsia="宋体" w:hAnsi="Calibri" w:cs="Calibri"/>
          <w:sz w:val="24"/>
          <w:szCs w:val="24"/>
          <w:lang w:eastAsia="zh-CN"/>
        </w:rPr>
        <w:t xml:space="preserve"> 2.1 and 2.2.</w:t>
      </w:r>
    </w:p>
    <w:p w14:paraId="1BBF7C5C" w14:textId="77777777" w:rsidR="00762C79" w:rsidRPr="002C70E5" w:rsidRDefault="00762C79" w:rsidP="002C70E5">
      <w:pPr>
        <w:rPr>
          <w:lang w:eastAsia="zh-CN"/>
        </w:rPr>
      </w:pPr>
    </w:p>
    <w:p w14:paraId="2DA0B7AB" w14:textId="74139294" w:rsidR="00DB4841" w:rsidRPr="002C70E5" w:rsidRDefault="006A1238" w:rsidP="002C70E5">
      <w:pPr>
        <w:pStyle w:val="a9"/>
        <w:numPr>
          <w:ilvl w:val="1"/>
          <w:numId w:val="19"/>
        </w:numPr>
        <w:spacing w:after="0" w:line="240" w:lineRule="auto"/>
        <w:ind w:left="0" w:firstLine="0"/>
        <w:contextualSpacing w:val="0"/>
        <w:jc w:val="both"/>
        <w:rPr>
          <w:rFonts w:ascii="Calibri" w:hAnsi="Calibri" w:cs="Calibri"/>
          <w:sz w:val="24"/>
          <w:szCs w:val="24"/>
          <w:lang w:eastAsia="zh-CN"/>
        </w:rPr>
      </w:pPr>
      <w:r w:rsidRPr="002C70E5">
        <w:rPr>
          <w:rFonts w:ascii="Calibri" w:hAnsi="Calibri" w:cs="Calibri"/>
          <w:sz w:val="24"/>
          <w:szCs w:val="24"/>
          <w:lang w:eastAsia="zh-CN"/>
        </w:rPr>
        <w:t>Follow-up</w:t>
      </w:r>
    </w:p>
    <w:p w14:paraId="7DD5BB05" w14:textId="77777777" w:rsidR="00DB4841" w:rsidRPr="002C70E5" w:rsidRDefault="00DB4841" w:rsidP="002C70E5">
      <w:pPr>
        <w:pStyle w:val="a9"/>
        <w:spacing w:after="0" w:line="240" w:lineRule="auto"/>
        <w:ind w:left="0"/>
        <w:contextualSpacing w:val="0"/>
        <w:jc w:val="both"/>
        <w:rPr>
          <w:rFonts w:ascii="Calibri" w:hAnsi="Calibri" w:cs="Calibri"/>
          <w:sz w:val="24"/>
          <w:szCs w:val="24"/>
          <w:lang w:eastAsia="zh-CN"/>
        </w:rPr>
      </w:pPr>
    </w:p>
    <w:p w14:paraId="1C12A227" w14:textId="7B030F9E" w:rsidR="00762C79" w:rsidRPr="002C70E5" w:rsidRDefault="00DB4841" w:rsidP="002C70E5">
      <w:pPr>
        <w:pStyle w:val="a9"/>
        <w:spacing w:after="0" w:line="240" w:lineRule="auto"/>
        <w:ind w:left="0"/>
        <w:contextualSpacing w:val="0"/>
        <w:jc w:val="both"/>
        <w:rPr>
          <w:rFonts w:ascii="Calibri" w:hAnsi="Calibri" w:cs="Calibri"/>
          <w:sz w:val="24"/>
          <w:szCs w:val="24"/>
          <w:lang w:eastAsia="zh-CN"/>
        </w:rPr>
      </w:pPr>
      <w:r w:rsidRPr="002C70E5">
        <w:rPr>
          <w:rFonts w:ascii="Calibri" w:hAnsi="Calibri" w:cs="Calibri"/>
          <w:sz w:val="24"/>
          <w:szCs w:val="24"/>
          <w:lang w:eastAsia="zh-CN"/>
        </w:rPr>
        <w:t>5.3.1</w:t>
      </w:r>
      <w:r w:rsidRPr="002C70E5">
        <w:rPr>
          <w:rFonts w:ascii="Calibri" w:hAnsi="Calibri" w:cs="Calibri"/>
          <w:sz w:val="24"/>
          <w:szCs w:val="24"/>
          <w:lang w:eastAsia="zh-CN"/>
        </w:rPr>
        <w:tab/>
        <w:t xml:space="preserve">Do </w:t>
      </w:r>
      <w:proofErr w:type="gramStart"/>
      <w:r w:rsidRPr="002C70E5">
        <w:rPr>
          <w:rFonts w:ascii="Calibri" w:hAnsi="Calibri" w:cs="Calibri"/>
          <w:sz w:val="24"/>
          <w:szCs w:val="24"/>
          <w:lang w:eastAsia="zh-CN"/>
        </w:rPr>
        <w:t>not hospitalize</w:t>
      </w:r>
      <w:proofErr w:type="gramEnd"/>
      <w:r w:rsidRPr="002C70E5">
        <w:rPr>
          <w:rFonts w:ascii="Calibri" w:hAnsi="Calibri" w:cs="Calibri"/>
          <w:sz w:val="24"/>
          <w:szCs w:val="24"/>
          <w:lang w:eastAsia="zh-CN"/>
        </w:rPr>
        <w:t xml:space="preserve"> t</w:t>
      </w:r>
      <w:r w:rsidR="00E449BD" w:rsidRPr="002C70E5">
        <w:rPr>
          <w:rFonts w:ascii="Calibri" w:hAnsi="Calibri" w:cs="Calibri"/>
          <w:sz w:val="24"/>
          <w:szCs w:val="24"/>
          <w:lang w:eastAsia="zh-CN"/>
        </w:rPr>
        <w:t xml:space="preserve">he patients and schedule for follow-up examinations </w:t>
      </w:r>
      <w:r w:rsidRPr="002C70E5">
        <w:rPr>
          <w:rFonts w:ascii="Calibri" w:hAnsi="Calibri" w:cs="Calibri"/>
          <w:sz w:val="24"/>
          <w:szCs w:val="24"/>
          <w:lang w:eastAsia="zh-CN"/>
        </w:rPr>
        <w:t>1</w:t>
      </w:r>
      <w:r w:rsidR="00E449BD" w:rsidRPr="002C70E5">
        <w:rPr>
          <w:rFonts w:ascii="Calibri" w:hAnsi="Calibri" w:cs="Calibri"/>
          <w:sz w:val="24"/>
          <w:szCs w:val="24"/>
          <w:lang w:eastAsia="zh-CN"/>
        </w:rPr>
        <w:t xml:space="preserve"> day and </w:t>
      </w:r>
      <w:r w:rsidRPr="002C70E5">
        <w:rPr>
          <w:rFonts w:ascii="Calibri" w:hAnsi="Calibri" w:cs="Calibri"/>
          <w:sz w:val="24"/>
          <w:szCs w:val="24"/>
          <w:lang w:eastAsia="zh-CN"/>
        </w:rPr>
        <w:t>1</w:t>
      </w:r>
      <w:r w:rsidR="00E449BD" w:rsidRPr="002C70E5">
        <w:rPr>
          <w:rFonts w:ascii="Calibri" w:hAnsi="Calibri" w:cs="Calibri"/>
          <w:sz w:val="24"/>
          <w:szCs w:val="24"/>
          <w:lang w:eastAsia="zh-CN"/>
        </w:rPr>
        <w:t xml:space="preserve"> week after surgery.</w:t>
      </w:r>
      <w:r w:rsidR="00D974BA" w:rsidRPr="002C70E5">
        <w:rPr>
          <w:rFonts w:ascii="Calibri" w:hAnsi="Calibri" w:cs="Calibri"/>
          <w:sz w:val="24"/>
          <w:szCs w:val="24"/>
          <w:lang w:eastAsia="zh-CN"/>
        </w:rPr>
        <w:t xml:space="preserve"> </w:t>
      </w:r>
      <w:r w:rsidR="006A1238" w:rsidRPr="002C70E5">
        <w:rPr>
          <w:rFonts w:ascii="Calibri" w:hAnsi="Calibri" w:cs="Calibri"/>
          <w:sz w:val="24"/>
          <w:szCs w:val="24"/>
          <w:lang w:eastAsia="zh-CN"/>
        </w:rPr>
        <w:t>Evaluate UDVA, CDVA, subjective refraction, corneal topography, SD-OCT, and complications on postoperative day 1 and at 1 week.</w:t>
      </w:r>
      <w:r w:rsidR="00EA273F" w:rsidRPr="002C70E5">
        <w:rPr>
          <w:rFonts w:ascii="Calibri" w:hAnsi="Calibri" w:cs="Calibri"/>
          <w:sz w:val="24"/>
          <w:szCs w:val="24"/>
          <w:lang w:eastAsia="zh-CN"/>
        </w:rPr>
        <w:t xml:space="preserve"> </w:t>
      </w:r>
    </w:p>
    <w:p w14:paraId="4015356B" w14:textId="77777777" w:rsidR="006E4797" w:rsidRPr="002C70E5" w:rsidRDefault="006E4797" w:rsidP="002C70E5">
      <w:pPr>
        <w:pBdr>
          <w:top w:val="nil"/>
          <w:left w:val="nil"/>
          <w:bottom w:val="nil"/>
          <w:right w:val="nil"/>
          <w:between w:val="nil"/>
        </w:pBdr>
      </w:pPr>
    </w:p>
    <w:p w14:paraId="08AF3300" w14:textId="34ED06B2" w:rsidR="006E4797" w:rsidRPr="002C70E5" w:rsidRDefault="006A1238" w:rsidP="002C70E5">
      <w:pPr>
        <w:pBdr>
          <w:top w:val="nil"/>
          <w:left w:val="nil"/>
          <w:bottom w:val="nil"/>
          <w:right w:val="nil"/>
          <w:between w:val="nil"/>
        </w:pBdr>
      </w:pPr>
      <w:r w:rsidRPr="002C70E5">
        <w:rPr>
          <w:b/>
        </w:rPr>
        <w:t xml:space="preserve">RESULTS: </w:t>
      </w:r>
    </w:p>
    <w:p w14:paraId="0C8D6745" w14:textId="47CB0A80" w:rsidR="00621584" w:rsidRPr="002C70E5" w:rsidRDefault="006A1238" w:rsidP="002C70E5">
      <w:pPr>
        <w:rPr>
          <w:lang w:eastAsia="zh-CN"/>
        </w:rPr>
      </w:pPr>
      <w:r w:rsidRPr="002C70E5">
        <w:rPr>
          <w:lang w:eastAsia="zh-CN"/>
        </w:rPr>
        <w:t xml:space="preserve">Ye’s Swing Technique was successfully applied to 246 patients (490 eyes). </w:t>
      </w:r>
      <w:r w:rsidR="00CF4305" w:rsidRPr="002C70E5">
        <w:rPr>
          <w:b/>
          <w:bCs/>
          <w:lang w:eastAsia="zh-CN"/>
        </w:rPr>
        <w:t>Table 1</w:t>
      </w:r>
      <w:r w:rsidR="00CF4305" w:rsidRPr="002C70E5">
        <w:rPr>
          <w:lang w:eastAsia="zh-CN"/>
        </w:rPr>
        <w:t xml:space="preserve"> summarizes the clinical characteristics and postoperative data of enrolled patients. </w:t>
      </w:r>
      <w:r w:rsidRPr="002C70E5">
        <w:rPr>
          <w:lang w:eastAsia="zh-CN"/>
        </w:rPr>
        <w:t>The lenticule thickness was 106.30 ± 23.27 µm (rang</w:t>
      </w:r>
      <w:r w:rsidR="0098081D" w:rsidRPr="002C70E5">
        <w:rPr>
          <w:lang w:eastAsia="zh-CN"/>
        </w:rPr>
        <w:t>ing</w:t>
      </w:r>
      <w:r w:rsidRPr="002C70E5">
        <w:rPr>
          <w:lang w:eastAsia="zh-CN"/>
        </w:rPr>
        <w:t xml:space="preserve"> from 52</w:t>
      </w:r>
      <w:r w:rsidR="00A42965" w:rsidRPr="002C70E5">
        <w:rPr>
          <w:lang w:eastAsia="zh-CN"/>
        </w:rPr>
        <w:t>–</w:t>
      </w:r>
      <w:r w:rsidRPr="002C70E5">
        <w:rPr>
          <w:lang w:eastAsia="zh-CN"/>
        </w:rPr>
        <w:t>148 µm)</w:t>
      </w:r>
      <w:bookmarkStart w:id="21" w:name="OLE_LINK68"/>
      <w:r w:rsidRPr="002C70E5">
        <w:rPr>
          <w:lang w:eastAsia="zh-CN"/>
        </w:rPr>
        <w:t>, with 38.6% classified as thin lenticules (&lt;100 µm).</w:t>
      </w:r>
    </w:p>
    <w:p w14:paraId="3E7621F2" w14:textId="77777777" w:rsidR="00FF5439" w:rsidRPr="002C70E5" w:rsidRDefault="00FF5439" w:rsidP="002C70E5">
      <w:pPr>
        <w:rPr>
          <w:lang w:eastAsia="zh-CN"/>
        </w:rPr>
      </w:pPr>
    </w:p>
    <w:bookmarkEnd w:id="21"/>
    <w:p w14:paraId="44443468" w14:textId="64178873" w:rsidR="006E4797" w:rsidRPr="002C70E5" w:rsidRDefault="00E449BD" w:rsidP="002C70E5">
      <w:pPr>
        <w:rPr>
          <w:rFonts w:eastAsia="宋体"/>
        </w:rPr>
      </w:pPr>
      <w:r w:rsidRPr="002C70E5">
        <w:rPr>
          <w:lang w:eastAsia="zh-CN"/>
        </w:rPr>
        <w:t xml:space="preserve">Using Ye’s Swing Technique, lenticule dissection and extraction can be completed in approximately 30–60 s. </w:t>
      </w:r>
      <w:r w:rsidR="002502F5" w:rsidRPr="002C70E5">
        <w:rPr>
          <w:lang w:eastAsia="zh-CN"/>
        </w:rPr>
        <w:t xml:space="preserve">All lenticules were </w:t>
      </w:r>
      <w:r w:rsidR="002502F5" w:rsidRPr="002C70E5">
        <w:rPr>
          <w:rFonts w:eastAsia="宋体"/>
          <w:lang w:eastAsia="zh-CN"/>
        </w:rPr>
        <w:t>extracted completely and successfully</w:t>
      </w:r>
      <w:r w:rsidR="002502F5" w:rsidRPr="002C70E5">
        <w:rPr>
          <w:lang w:eastAsia="zh-CN"/>
        </w:rPr>
        <w:t xml:space="preserve">. No incision-edge tears, corneal cap tears, lenticule tears, residual lenticule fragments, or </w:t>
      </w:r>
      <w:proofErr w:type="spellStart"/>
      <w:r w:rsidR="002502F5" w:rsidRPr="002C70E5">
        <w:rPr>
          <w:lang w:eastAsia="zh-CN"/>
        </w:rPr>
        <w:t>mislayered</w:t>
      </w:r>
      <w:proofErr w:type="spellEnd"/>
      <w:r w:rsidR="002502F5" w:rsidRPr="002C70E5">
        <w:rPr>
          <w:lang w:eastAsia="zh-CN"/>
        </w:rPr>
        <w:t xml:space="preserve"> dissections occurred during surgery. No </w:t>
      </w:r>
      <w:r w:rsidR="00C60371" w:rsidRPr="002C70E5">
        <w:rPr>
          <w:lang w:eastAsia="zh-CN"/>
        </w:rPr>
        <w:t xml:space="preserve">infection, </w:t>
      </w:r>
      <w:r w:rsidR="002502F5" w:rsidRPr="002C70E5">
        <w:rPr>
          <w:lang w:eastAsia="zh-CN"/>
        </w:rPr>
        <w:t>diffuse lamellar keratitis, haze</w:t>
      </w:r>
      <w:r w:rsidR="002502F5" w:rsidRPr="002C70E5">
        <w:rPr>
          <w:rFonts w:eastAsia="宋体"/>
          <w:lang w:eastAsia="zh-CN"/>
        </w:rPr>
        <w:t xml:space="preserve">, or other severe complications were observed. </w:t>
      </w:r>
      <w:bookmarkStart w:id="22" w:name="OLE_LINK104"/>
      <w:r w:rsidR="000756F9" w:rsidRPr="002C70E5">
        <w:rPr>
          <w:rFonts w:eastAsia="宋体"/>
          <w:lang w:eastAsia="zh-CN"/>
        </w:rPr>
        <w:t>At 1</w:t>
      </w:r>
      <w:r w:rsidR="00293834" w:rsidRPr="002C70E5">
        <w:rPr>
          <w:rFonts w:eastAsia="宋体"/>
          <w:lang w:eastAsia="zh-CN"/>
        </w:rPr>
        <w:t xml:space="preserve"> day postoperatively, UCVA </w:t>
      </w:r>
      <w:r w:rsidRPr="002C70E5">
        <w:rPr>
          <w:rFonts w:eastAsia="宋体"/>
          <w:lang w:eastAsia="zh-CN"/>
        </w:rPr>
        <w:t xml:space="preserve">in </w:t>
      </w:r>
      <w:proofErr w:type="spellStart"/>
      <w:r w:rsidR="00293834" w:rsidRPr="002C70E5">
        <w:rPr>
          <w:rFonts w:eastAsia="宋体"/>
          <w:lang w:eastAsia="zh-CN"/>
        </w:rPr>
        <w:t>LogMAR</w:t>
      </w:r>
      <w:proofErr w:type="spellEnd"/>
      <w:r w:rsidR="00293834" w:rsidRPr="002C70E5">
        <w:rPr>
          <w:rFonts w:eastAsia="宋体"/>
          <w:lang w:eastAsia="zh-CN"/>
        </w:rPr>
        <w:t xml:space="preserve"> was 0.03 ± 0.09, improving to -0.04 ± 0.06 at </w:t>
      </w:r>
      <w:r w:rsidR="000756F9" w:rsidRPr="002C70E5">
        <w:rPr>
          <w:rFonts w:eastAsia="宋体"/>
          <w:lang w:eastAsia="zh-CN"/>
        </w:rPr>
        <w:t xml:space="preserve">1 </w:t>
      </w:r>
      <w:r w:rsidR="00293834" w:rsidRPr="002C70E5">
        <w:rPr>
          <w:rFonts w:eastAsia="宋体"/>
          <w:lang w:eastAsia="zh-CN"/>
        </w:rPr>
        <w:t xml:space="preserve">week. </w:t>
      </w:r>
      <w:r w:rsidRPr="002C70E5">
        <w:rPr>
          <w:rFonts w:eastAsia="宋体"/>
          <w:lang w:eastAsia="zh-CN"/>
        </w:rPr>
        <w:t xml:space="preserve">The proportion of eyes achieving UCVA of 20/20 or better </w:t>
      </w:r>
      <w:r w:rsidRPr="002C70E5">
        <w:rPr>
          <w:rFonts w:eastAsia="宋体"/>
          <w:lang w:eastAsia="zh-CN"/>
        </w:rPr>
        <w:lastRenderedPageBreak/>
        <w:t xml:space="preserve">increased from 64.48% on the </w:t>
      </w:r>
      <w:r w:rsidR="000756F9" w:rsidRPr="002C70E5">
        <w:rPr>
          <w:rFonts w:eastAsia="宋体"/>
          <w:lang w:eastAsia="zh-CN"/>
        </w:rPr>
        <w:t>1</w:t>
      </w:r>
      <w:r w:rsidR="000756F9" w:rsidRPr="002C70E5">
        <w:rPr>
          <w:rFonts w:eastAsia="宋体"/>
          <w:vertAlign w:val="superscript"/>
          <w:lang w:eastAsia="zh-CN"/>
        </w:rPr>
        <w:t>st</w:t>
      </w:r>
      <w:r w:rsidR="000756F9" w:rsidRPr="002C70E5">
        <w:rPr>
          <w:rFonts w:eastAsia="宋体"/>
          <w:lang w:eastAsia="zh-CN"/>
        </w:rPr>
        <w:t xml:space="preserve"> </w:t>
      </w:r>
      <w:r w:rsidRPr="002C70E5">
        <w:rPr>
          <w:rFonts w:eastAsia="宋体"/>
          <w:lang w:eastAsia="zh-CN"/>
        </w:rPr>
        <w:t xml:space="preserve">postoperative day to 92.90% by </w:t>
      </w:r>
      <w:r w:rsidR="000756F9" w:rsidRPr="002C70E5">
        <w:rPr>
          <w:rFonts w:eastAsia="宋体"/>
          <w:lang w:eastAsia="zh-CN"/>
        </w:rPr>
        <w:t>1</w:t>
      </w:r>
      <w:r w:rsidRPr="002C70E5">
        <w:rPr>
          <w:rFonts w:eastAsia="宋体"/>
          <w:lang w:eastAsia="zh-CN"/>
        </w:rPr>
        <w:t xml:space="preserve"> week.</w:t>
      </w:r>
      <w:bookmarkEnd w:id="22"/>
      <w:r w:rsidRPr="002C70E5">
        <w:rPr>
          <w:lang w:eastAsia="zh-CN"/>
        </w:rPr>
        <w:t xml:space="preserve"> </w:t>
      </w:r>
      <w:r w:rsidR="002275E1" w:rsidRPr="002C70E5">
        <w:rPr>
          <w:lang w:eastAsia="zh-CN"/>
        </w:rPr>
        <w:t>T</w:t>
      </w:r>
      <w:r w:rsidR="002502F5" w:rsidRPr="002C70E5">
        <w:rPr>
          <w:lang w:eastAsia="zh-CN"/>
        </w:rPr>
        <w:t xml:space="preserve">he safety index </w:t>
      </w:r>
      <w:r w:rsidR="00DF2287" w:rsidRPr="002C70E5">
        <w:rPr>
          <w:lang w:eastAsia="zh-CN"/>
        </w:rPr>
        <w:t xml:space="preserve">at 1 week postoperatively </w:t>
      </w:r>
      <w:r w:rsidR="002502F5" w:rsidRPr="002C70E5">
        <w:rPr>
          <w:lang w:eastAsia="zh-CN"/>
        </w:rPr>
        <w:t>was 1.06 ± 0.12</w:t>
      </w:r>
      <w:r w:rsidR="00DF2287" w:rsidRPr="002C70E5">
        <w:rPr>
          <w:lang w:eastAsia="zh-CN"/>
        </w:rPr>
        <w:t>,</w:t>
      </w:r>
      <w:r w:rsidR="002275E1" w:rsidRPr="002C70E5">
        <w:rPr>
          <w:lang w:eastAsia="zh-CN"/>
        </w:rPr>
        <w:t xml:space="preserve"> and </w:t>
      </w:r>
      <w:r w:rsidRPr="002C70E5">
        <w:rPr>
          <w:lang w:eastAsia="zh-CN"/>
        </w:rPr>
        <w:t xml:space="preserve">the </w:t>
      </w:r>
      <w:r w:rsidR="002275E1" w:rsidRPr="002C70E5">
        <w:rPr>
          <w:lang w:eastAsia="zh-CN"/>
        </w:rPr>
        <w:t>efficacy index was 1.11 ± 0.13</w:t>
      </w:r>
      <w:r w:rsidR="002502F5" w:rsidRPr="002C70E5">
        <w:rPr>
          <w:lang w:eastAsia="zh-CN"/>
        </w:rPr>
        <w:t>.</w:t>
      </w:r>
      <w:r w:rsidR="008E1974" w:rsidRPr="002C70E5">
        <w:rPr>
          <w:lang w:eastAsia="zh-CN"/>
        </w:rPr>
        <w:t xml:space="preserve"> </w:t>
      </w:r>
      <w:r w:rsidR="002502F5" w:rsidRPr="002C70E5">
        <w:rPr>
          <w:lang w:eastAsia="zh-CN"/>
        </w:rPr>
        <w:t>This study demonstrated the favorable safety and efficacy of Ye’s Swing Technique</w:t>
      </w:r>
      <w:r w:rsidR="00B31728" w:rsidRPr="002C70E5">
        <w:rPr>
          <w:lang w:eastAsia="zh-CN"/>
        </w:rPr>
        <w:t>,</w:t>
      </w:r>
      <w:r w:rsidR="002502F5" w:rsidRPr="002C70E5">
        <w:rPr>
          <w:lang w:eastAsia="zh-CN"/>
        </w:rPr>
        <w:t xml:space="preserve"> and the findings have been published</w:t>
      </w:r>
      <w:r w:rsidR="000756F9" w:rsidRPr="002C70E5">
        <w:rPr>
          <w:lang w:eastAsia="zh-CN"/>
        </w:rPr>
        <w:t xml:space="preserve"> in</w:t>
      </w:r>
      <w:r w:rsidR="002502F5" w:rsidRPr="002C70E5">
        <w:rPr>
          <w:vertAlign w:val="superscript"/>
        </w:rPr>
        <w:fldChar w:fldCharType="begin"/>
      </w:r>
      <w:r w:rsidR="00FE1D3B" w:rsidRPr="002C70E5">
        <w:rPr>
          <w:vertAlign w:val="superscript"/>
        </w:rPr>
        <w:instrText xml:space="preserve"> ADDIN EN.CITE &lt;EndNote&gt;&lt;Cite&gt;&lt;Author&gt;Zhu&lt;/Author&gt;&lt;Year&gt;2023&lt;/Year&gt;&lt;RecNum&gt;27&lt;/RecNum&gt;&lt;DisplayText&gt;&lt;style face="superscript"&gt;18&lt;/style&gt;&lt;/DisplayText&gt;&lt;record&gt;&lt;rec-number&gt;27&lt;/rec-number&gt;&lt;foreign-keys&gt;&lt;key app="EN" db-id="9fezs2r0o0s5vsearx7vvaxzatpt00twpz2f" timestamp="1726642509"&gt;27&lt;/key&gt;&lt;/foreign-keys&gt;&lt;ref-type name="Journal Article"&gt;17&lt;/ref-type&gt;&lt;contributors&gt;&lt;authors&gt;&lt;author&gt;Zhu, J.&lt;/author&gt;&lt;author&gt;Li, F. F.&lt;/author&gt;&lt;author&gt;Dai, Q.&lt;/author&gt;&lt;author&gt;Cheng, D.&lt;/author&gt;&lt;author&gt;Bao, F. J.&lt;/author&gt;&lt;author&gt;Yang, S. M.&lt;/author&gt;&lt;author&gt;Ye, Y. F.&lt;/author&gt;&lt;/authors&gt;&lt;/contributors&gt;&lt;auth-address&gt;School of Ophthalmology and Optometry, The Eye Hospital of Wenzhou Medical University, 618 East Fengqi Road, Hangzhou, 310000, Zhejiang, China.&amp;#xD;School of Mechatronic Engineering and Automation of Shanghai University, No.99 Shangda Road, Shanghai, 200444, China. smyang@shu.edu.cn.&amp;#xD;School of Ophthalmology and Optometry, The Eye Hospital of Wenzhou Medical University, 618 East Fengqi Road, Hangzhou, 310000, Zhejiang, China. yyf0571@mail.eye.ac.cn.&lt;/auth-address&gt;&lt;titles&gt;&lt;title&gt;Modified Technique for Small-Incision Lenticule Extraction: Ye&amp;apos;s Swing Technique&lt;/title&gt;&lt;secondary-title&gt;Ophthalmol Ther&lt;/secondary-title&gt;&lt;/titles&gt;&lt;periodical&gt;&lt;full-title&gt;Ophthalmol Ther&lt;/full-title&gt;&lt;/periodical&gt;&lt;pages&gt;365-376&lt;/pages&gt;&lt;volume&gt;12&lt;/volume&gt;&lt;number&gt;1&lt;/number&gt;&lt;edition&gt;20221119&lt;/edition&gt;&lt;keywords&gt;&lt;keyword&gt;Intraoperative complications&lt;/keyword&gt;&lt;keyword&gt;Lenticule tear&lt;/keyword&gt;&lt;keyword&gt;Myopia&lt;/keyword&gt;&lt;keyword&gt;Smile&lt;/keyword&gt;&lt;keyword&gt;Small-incision lenticule extraction&lt;/keyword&gt;&lt;keyword&gt;Swing technique&lt;/keyword&gt;&lt;/keywords&gt;&lt;dates&gt;&lt;year&gt;2023&lt;/year&gt;&lt;pub-dates&gt;&lt;date&gt;Feb&lt;/date&gt;&lt;/pub-dates&gt;&lt;/dates&gt;&lt;isbn&gt;2193-8245 (Print)&lt;/isbn&gt;&lt;accession-num&gt;36402902&lt;/accession-num&gt;&lt;urls&gt;&lt;/urls&gt;&lt;custom2&gt;PMC9834450&lt;/custom2&gt;&lt;electronic-resource-num&gt;10.1007/s40123-022-00612-w&lt;/electronic-resource-num&gt;&lt;remote-database-provider&gt;NLM&lt;/remote-database-provider&gt;&lt;language&gt;eng&lt;/language&gt;&lt;/record&gt;&lt;/Cite&gt;&lt;/EndNote&gt;</w:instrText>
      </w:r>
      <w:r w:rsidR="002502F5" w:rsidRPr="002C70E5">
        <w:rPr>
          <w:vertAlign w:val="superscript"/>
        </w:rPr>
        <w:fldChar w:fldCharType="separate"/>
      </w:r>
      <w:r w:rsidR="00FE1D3B" w:rsidRPr="002C70E5">
        <w:rPr>
          <w:vertAlign w:val="superscript"/>
        </w:rPr>
        <w:t>18</w:t>
      </w:r>
      <w:r w:rsidR="002502F5" w:rsidRPr="002C70E5">
        <w:rPr>
          <w:vertAlign w:val="superscript"/>
        </w:rPr>
        <w:fldChar w:fldCharType="end"/>
      </w:r>
      <w:r w:rsidR="00A42965" w:rsidRPr="002C70E5">
        <w:rPr>
          <w:rFonts w:eastAsia="宋体"/>
        </w:rPr>
        <w:t>.</w:t>
      </w:r>
    </w:p>
    <w:p w14:paraId="203BB5E9" w14:textId="77777777" w:rsidR="00FF5439" w:rsidRPr="002C70E5" w:rsidRDefault="00FF5439" w:rsidP="002C70E5">
      <w:pPr>
        <w:rPr>
          <w:rFonts w:eastAsia="宋体"/>
        </w:rPr>
      </w:pPr>
    </w:p>
    <w:p w14:paraId="77794710" w14:textId="58938969" w:rsidR="00E449BD" w:rsidRPr="002C70E5" w:rsidRDefault="00E449BD" w:rsidP="002C70E5">
      <w:pPr>
        <w:rPr>
          <w:lang w:eastAsia="zh-CN"/>
        </w:rPr>
      </w:pPr>
      <w:bookmarkStart w:id="23" w:name="OLE_LINK105"/>
      <w:r w:rsidRPr="002C70E5">
        <w:rPr>
          <w:lang w:eastAsia="zh-CN"/>
        </w:rPr>
        <w:t>The results indicate that during SMILE surgery using Ye’s Swing Technique, no complications occurred during the lenticule separation and extraction processes</w:t>
      </w:r>
      <w:r w:rsidR="000756F9" w:rsidRPr="002C70E5">
        <w:rPr>
          <w:lang w:eastAsia="zh-CN"/>
        </w:rPr>
        <w:t xml:space="preserve">, </w:t>
      </w:r>
      <w:r w:rsidRPr="002C70E5">
        <w:rPr>
          <w:lang w:eastAsia="zh-CN"/>
        </w:rPr>
        <w:t xml:space="preserve">such as difficulties in lenticule removal, lenticule fragmentation, or residual fragments. This demonstrates that the modified technique is both safe and effective, successfully reducing intraoperative complications and optimizing the surgical procedure. Moreover, in this study, 38.6% of the cases involved thin lenticules, confirming the technique’s efficacy in addressing the extraction challenges posed by thinner lenticules. Additionally, at </w:t>
      </w:r>
      <w:r w:rsidR="000756F9" w:rsidRPr="002C70E5">
        <w:rPr>
          <w:lang w:eastAsia="zh-CN"/>
        </w:rPr>
        <w:t>1</w:t>
      </w:r>
      <w:r w:rsidRPr="002C70E5">
        <w:rPr>
          <w:lang w:eastAsia="zh-CN"/>
        </w:rPr>
        <w:t xml:space="preserve"> week postoperatively, both refraction and visual acuity reached satisfactory levels, further underscoring the safety of this technique.</w:t>
      </w:r>
    </w:p>
    <w:bookmarkEnd w:id="23"/>
    <w:p w14:paraId="079B5679" w14:textId="77777777" w:rsidR="006E4797" w:rsidRPr="002C70E5" w:rsidRDefault="006E4797" w:rsidP="002C70E5"/>
    <w:p w14:paraId="6D510784" w14:textId="2FA56D1D" w:rsidR="006E4797" w:rsidRPr="002C70E5" w:rsidRDefault="006A1238" w:rsidP="002C70E5">
      <w:r w:rsidRPr="002C70E5">
        <w:rPr>
          <w:b/>
        </w:rPr>
        <w:t>FIGURE AND TABLE LEGENDS:</w:t>
      </w:r>
    </w:p>
    <w:p w14:paraId="5C61CECC" w14:textId="7DECBD37" w:rsidR="002C70E5" w:rsidRPr="002C70E5" w:rsidRDefault="006A1238" w:rsidP="002C70E5">
      <w:pPr>
        <w:rPr>
          <w:lang w:eastAsia="zh-CN"/>
        </w:rPr>
      </w:pPr>
      <w:r w:rsidRPr="002C70E5">
        <w:rPr>
          <w:b/>
          <w:bCs/>
          <w:lang w:eastAsia="zh-CN"/>
        </w:rPr>
        <w:t>Figure 1</w:t>
      </w:r>
      <w:r w:rsidR="000756F9" w:rsidRPr="002C70E5">
        <w:rPr>
          <w:b/>
          <w:bCs/>
          <w:lang w:eastAsia="zh-CN"/>
        </w:rPr>
        <w:t>:</w:t>
      </w:r>
      <w:r w:rsidRPr="002C70E5">
        <w:rPr>
          <w:b/>
          <w:bCs/>
          <w:lang w:eastAsia="zh-CN"/>
        </w:rPr>
        <w:t xml:space="preserve"> Schematic diagram of lenticule separation and extraction</w:t>
      </w:r>
      <w:r w:rsidR="000756F9" w:rsidRPr="002C70E5">
        <w:rPr>
          <w:lang w:eastAsia="zh-CN"/>
        </w:rPr>
        <w:t xml:space="preserve">. </w:t>
      </w:r>
      <w:r w:rsidRPr="002C70E5">
        <w:rPr>
          <w:lang w:eastAsia="zh-CN"/>
        </w:rPr>
        <w:t>(</w:t>
      </w:r>
      <w:r w:rsidRPr="002C70E5">
        <w:rPr>
          <w:b/>
          <w:bCs/>
          <w:lang w:eastAsia="zh-CN"/>
        </w:rPr>
        <w:t>A</w:t>
      </w:r>
      <w:r w:rsidRPr="002C70E5">
        <w:rPr>
          <w:lang w:eastAsia="zh-CN"/>
        </w:rPr>
        <w:t>) The incision was entirely opened from left to right, and the lenticule edge was dissected halfway in the opposite direction, from right to left</w:t>
      </w:r>
      <w:r w:rsidR="009B68D6" w:rsidRPr="002C70E5">
        <w:rPr>
          <w:lang w:eastAsia="zh-CN"/>
        </w:rPr>
        <w:t>.</w:t>
      </w:r>
      <w:r w:rsidRPr="002C70E5">
        <w:rPr>
          <w:lang w:eastAsia="zh-CN"/>
        </w:rPr>
        <w:t xml:space="preserve"> (</w:t>
      </w:r>
      <w:r w:rsidRPr="002C70E5">
        <w:rPr>
          <w:b/>
          <w:bCs/>
          <w:lang w:eastAsia="zh-CN"/>
        </w:rPr>
        <w:t>B</w:t>
      </w:r>
      <w:r w:rsidRPr="002C70E5">
        <w:rPr>
          <w:lang w:eastAsia="zh-CN"/>
        </w:rPr>
        <w:t xml:space="preserve">) A blunt </w:t>
      </w:r>
      <w:r w:rsidR="00E72C35" w:rsidRPr="002C70E5">
        <w:rPr>
          <w:lang w:eastAsia="zh-CN"/>
        </w:rPr>
        <w:t>spatula</w:t>
      </w:r>
      <w:r w:rsidRPr="002C70E5">
        <w:rPr>
          <w:lang w:eastAsia="zh-CN"/>
        </w:rPr>
        <w:t xml:space="preserve"> was employed to perform a counterclockwise swinging motion along the anterior surface from point a to point d</w:t>
      </w:r>
      <w:r w:rsidR="009B68D6" w:rsidRPr="002C70E5">
        <w:rPr>
          <w:lang w:eastAsia="zh-CN"/>
        </w:rPr>
        <w:t>.</w:t>
      </w:r>
      <w:r w:rsidR="00E408BF" w:rsidRPr="002C70E5">
        <w:rPr>
          <w:lang w:eastAsia="zh-CN"/>
        </w:rPr>
        <w:t xml:space="preserve"> </w:t>
      </w:r>
      <w:r w:rsidRPr="002C70E5">
        <w:rPr>
          <w:lang w:eastAsia="zh-CN"/>
        </w:rPr>
        <w:t>(</w:t>
      </w:r>
      <w:r w:rsidRPr="002C70E5">
        <w:rPr>
          <w:b/>
          <w:bCs/>
          <w:lang w:eastAsia="zh-CN"/>
        </w:rPr>
        <w:t>C</w:t>
      </w:r>
      <w:r w:rsidRPr="002C70E5">
        <w:rPr>
          <w:lang w:eastAsia="zh-CN"/>
        </w:rPr>
        <w:t>)</w:t>
      </w:r>
      <w:r w:rsidR="00266E94" w:rsidRPr="002C70E5">
        <w:rPr>
          <w:lang w:eastAsia="zh-CN"/>
        </w:rPr>
        <w:t xml:space="preserve"> </w:t>
      </w:r>
      <w:r w:rsidRPr="002C70E5">
        <w:rPr>
          <w:lang w:eastAsia="zh-CN"/>
        </w:rPr>
        <w:t xml:space="preserve">The </w:t>
      </w:r>
      <w:r w:rsidR="00E72C35" w:rsidRPr="002C70E5">
        <w:rPr>
          <w:lang w:eastAsia="zh-CN"/>
        </w:rPr>
        <w:t>spatula</w:t>
      </w:r>
      <w:r w:rsidRPr="002C70E5">
        <w:rPr>
          <w:lang w:eastAsia="zh-CN"/>
        </w:rPr>
        <w:t xml:space="preserve"> was introduced into the posterior surface of the lenticule, and a counterclockwise dissection was carried out from point a to point c, preserving an unseparated peripheral rim</w:t>
      </w:r>
      <w:r w:rsidR="009B68D6" w:rsidRPr="002C70E5">
        <w:rPr>
          <w:lang w:eastAsia="zh-CN"/>
        </w:rPr>
        <w:t>.</w:t>
      </w:r>
      <w:r w:rsidR="00E408BF" w:rsidRPr="002C70E5">
        <w:rPr>
          <w:lang w:eastAsia="zh-CN"/>
        </w:rPr>
        <w:t xml:space="preserve"> </w:t>
      </w:r>
      <w:r w:rsidRPr="002C70E5">
        <w:rPr>
          <w:lang w:eastAsia="zh-CN"/>
        </w:rPr>
        <w:t>(</w:t>
      </w:r>
      <w:r w:rsidRPr="002C70E5">
        <w:rPr>
          <w:b/>
          <w:bCs/>
          <w:lang w:eastAsia="zh-CN"/>
        </w:rPr>
        <w:t>D</w:t>
      </w:r>
      <w:r w:rsidRPr="002C70E5">
        <w:rPr>
          <w:lang w:eastAsia="zh-CN"/>
        </w:rPr>
        <w:t xml:space="preserve">) Dissection was continued along this rim </w:t>
      </w:r>
      <w:r w:rsidR="00B31728" w:rsidRPr="002C70E5">
        <w:rPr>
          <w:lang w:eastAsia="zh-CN"/>
        </w:rPr>
        <w:t>toward</w:t>
      </w:r>
      <w:r w:rsidRPr="002C70E5">
        <w:rPr>
          <w:lang w:eastAsia="zh-CN"/>
        </w:rPr>
        <w:t xml:space="preserve"> point d</w:t>
      </w:r>
      <w:r w:rsidR="009B68D6" w:rsidRPr="002C70E5">
        <w:rPr>
          <w:lang w:eastAsia="zh-CN"/>
        </w:rPr>
        <w:t>.</w:t>
      </w:r>
      <w:r w:rsidR="00E408BF" w:rsidRPr="002C70E5">
        <w:rPr>
          <w:lang w:eastAsia="zh-CN"/>
        </w:rPr>
        <w:t xml:space="preserve"> </w:t>
      </w:r>
      <w:r w:rsidRPr="002C70E5">
        <w:rPr>
          <w:lang w:eastAsia="zh-CN"/>
        </w:rPr>
        <w:t>(</w:t>
      </w:r>
      <w:r w:rsidRPr="002C70E5">
        <w:rPr>
          <w:b/>
          <w:bCs/>
          <w:lang w:eastAsia="zh-CN"/>
        </w:rPr>
        <w:t>E</w:t>
      </w:r>
      <w:r w:rsidRPr="002C70E5">
        <w:rPr>
          <w:lang w:eastAsia="zh-CN"/>
        </w:rPr>
        <w:t>)</w:t>
      </w:r>
      <w:r w:rsidR="00970AB2" w:rsidRPr="002C70E5">
        <w:rPr>
          <w:lang w:eastAsia="zh-CN"/>
        </w:rPr>
        <w:t xml:space="preserve"> Lenticule extracted by </w:t>
      </w:r>
      <w:proofErr w:type="spellStart"/>
      <w:r w:rsidR="00970AB2" w:rsidRPr="002C70E5">
        <w:rPr>
          <w:lang w:eastAsia="zh-CN"/>
        </w:rPr>
        <w:t>microforceps</w:t>
      </w:r>
      <w:proofErr w:type="spellEnd"/>
      <w:r w:rsidR="009B68D6" w:rsidRPr="002C70E5">
        <w:rPr>
          <w:lang w:eastAsia="zh-CN"/>
        </w:rPr>
        <w:t>.</w:t>
      </w:r>
      <w:r w:rsidR="00E408BF" w:rsidRPr="002C70E5">
        <w:rPr>
          <w:lang w:eastAsia="zh-CN"/>
        </w:rPr>
        <w:t xml:space="preserve"> </w:t>
      </w:r>
      <w:r w:rsidRPr="002C70E5">
        <w:rPr>
          <w:lang w:eastAsia="zh-CN"/>
        </w:rPr>
        <w:t>(</w:t>
      </w:r>
      <w:r w:rsidRPr="002C70E5">
        <w:rPr>
          <w:b/>
          <w:bCs/>
          <w:lang w:eastAsia="zh-CN"/>
        </w:rPr>
        <w:t>F</w:t>
      </w:r>
      <w:r w:rsidRPr="002C70E5">
        <w:rPr>
          <w:lang w:eastAsia="zh-CN"/>
        </w:rPr>
        <w:t xml:space="preserve">) The dissection of the anterior lenticule surface was guided by the yellow dotted line, whereas the posterior surface dissection followed the red dotted line. The rim of the lenticule </w:t>
      </w:r>
      <w:r w:rsidR="009B68D6" w:rsidRPr="002C70E5">
        <w:rPr>
          <w:lang w:eastAsia="zh-CN"/>
        </w:rPr>
        <w:t xml:space="preserve">is </w:t>
      </w:r>
      <w:r w:rsidRPr="002C70E5">
        <w:rPr>
          <w:lang w:eastAsia="zh-CN"/>
        </w:rPr>
        <w:t>indicated by the blue circle.</w:t>
      </w:r>
      <w:r w:rsidR="002C70E5" w:rsidRPr="002C70E5">
        <w:rPr>
          <w:lang w:eastAsia="zh-CN"/>
        </w:rPr>
        <w:t xml:space="preserve"> </w:t>
      </w:r>
      <w:r w:rsidR="00537107" w:rsidRPr="002C70E5">
        <w:rPr>
          <w:lang w:eastAsia="zh-CN"/>
        </w:rPr>
        <w:t>This figure has been modified from</w:t>
      </w:r>
      <w:r w:rsidR="002C70E5" w:rsidRPr="002C70E5">
        <w:rPr>
          <w:vertAlign w:val="superscript"/>
          <w:lang w:eastAsia="zh-CN"/>
        </w:rPr>
        <w:t>17</w:t>
      </w:r>
      <w:r w:rsidR="002C70E5" w:rsidRPr="002C70E5">
        <w:rPr>
          <w:lang w:eastAsia="zh-CN"/>
        </w:rPr>
        <w:t>.</w:t>
      </w:r>
      <w:r w:rsidR="00537107" w:rsidRPr="002C70E5">
        <w:rPr>
          <w:lang w:eastAsia="zh-CN"/>
        </w:rPr>
        <w:t xml:space="preserve"> </w:t>
      </w:r>
    </w:p>
    <w:p w14:paraId="589A4F8F" w14:textId="29386DBD" w:rsidR="006E4797" w:rsidRPr="002C70E5" w:rsidRDefault="006E4797" w:rsidP="002C70E5">
      <w:pPr>
        <w:rPr>
          <w:lang w:eastAsia="zh-CN"/>
        </w:rPr>
      </w:pPr>
    </w:p>
    <w:p w14:paraId="00272CE4" w14:textId="43BED882" w:rsidR="00537107" w:rsidRPr="002C70E5" w:rsidRDefault="006A1238" w:rsidP="002C70E5">
      <w:pPr>
        <w:rPr>
          <w:lang w:eastAsia="zh-CN"/>
        </w:rPr>
      </w:pPr>
      <w:r w:rsidRPr="002C70E5">
        <w:rPr>
          <w:b/>
          <w:bCs/>
          <w:lang w:eastAsia="zh-CN"/>
        </w:rPr>
        <w:t>Figure 2</w:t>
      </w:r>
      <w:r w:rsidR="000756F9" w:rsidRPr="002C70E5">
        <w:rPr>
          <w:b/>
          <w:bCs/>
          <w:lang w:eastAsia="zh-CN"/>
        </w:rPr>
        <w:t>: E</w:t>
      </w:r>
      <w:r w:rsidRPr="002C70E5">
        <w:rPr>
          <w:b/>
          <w:bCs/>
          <w:lang w:eastAsia="zh-CN"/>
        </w:rPr>
        <w:t>dge stress model based on Ye’s Swing Technique</w:t>
      </w:r>
      <w:r w:rsidR="000756F9" w:rsidRPr="002C70E5">
        <w:rPr>
          <w:b/>
          <w:bCs/>
          <w:lang w:eastAsia="zh-CN"/>
        </w:rPr>
        <w:t xml:space="preserve">. </w:t>
      </w:r>
      <w:r w:rsidRPr="002C70E5">
        <w:rPr>
          <w:lang w:eastAsia="zh-CN"/>
        </w:rPr>
        <w:t>(</w:t>
      </w:r>
      <w:r w:rsidRPr="002C70E5">
        <w:rPr>
          <w:b/>
          <w:bCs/>
          <w:lang w:eastAsia="zh-CN"/>
        </w:rPr>
        <w:t>A</w:t>
      </w:r>
      <w:r w:rsidRPr="002C70E5">
        <w:rPr>
          <w:lang w:eastAsia="zh-CN"/>
        </w:rPr>
        <w:t>) Calculation of edge stress at point a</w:t>
      </w:r>
      <w:r w:rsidR="009B68D6" w:rsidRPr="002C70E5">
        <w:rPr>
          <w:lang w:eastAsia="zh-CN"/>
        </w:rPr>
        <w:t>.</w:t>
      </w:r>
      <w:r w:rsidR="00894A46" w:rsidRPr="002C70E5">
        <w:rPr>
          <w:lang w:eastAsia="zh-CN"/>
        </w:rPr>
        <w:t xml:space="preserve"> </w:t>
      </w:r>
      <w:r w:rsidRPr="002C70E5">
        <w:rPr>
          <w:lang w:eastAsia="zh-CN"/>
        </w:rPr>
        <w:t>(</w:t>
      </w:r>
      <w:r w:rsidRPr="002C70E5">
        <w:rPr>
          <w:b/>
          <w:bCs/>
          <w:lang w:eastAsia="zh-CN"/>
        </w:rPr>
        <w:t>B</w:t>
      </w:r>
      <w:r w:rsidRPr="002C70E5">
        <w:rPr>
          <w:lang w:eastAsia="zh-CN"/>
        </w:rPr>
        <w:t>) Schematic diagram of the conventional technique</w:t>
      </w:r>
      <w:r w:rsidR="009B68D6" w:rsidRPr="002C70E5">
        <w:rPr>
          <w:lang w:eastAsia="zh-CN"/>
        </w:rPr>
        <w:t>.</w:t>
      </w:r>
      <w:r w:rsidR="00894A46" w:rsidRPr="002C70E5">
        <w:rPr>
          <w:lang w:eastAsia="zh-CN"/>
        </w:rPr>
        <w:t xml:space="preserve"> </w:t>
      </w:r>
      <w:r w:rsidRPr="002C70E5">
        <w:rPr>
          <w:lang w:eastAsia="zh-CN"/>
        </w:rPr>
        <w:t>(</w:t>
      </w:r>
      <w:r w:rsidRPr="002C70E5">
        <w:rPr>
          <w:b/>
          <w:bCs/>
          <w:lang w:eastAsia="zh-CN"/>
        </w:rPr>
        <w:t>C</w:t>
      </w:r>
      <w:r w:rsidRPr="002C70E5">
        <w:rPr>
          <w:lang w:eastAsia="zh-CN"/>
        </w:rPr>
        <w:t>) Schematic diagram of the Ye’s Swing Technique</w:t>
      </w:r>
      <w:r w:rsidR="009B68D6" w:rsidRPr="002C70E5">
        <w:rPr>
          <w:lang w:eastAsia="zh-CN"/>
        </w:rPr>
        <w:t>.</w:t>
      </w:r>
      <w:r w:rsidR="002C70E5" w:rsidRPr="002C70E5">
        <w:rPr>
          <w:lang w:eastAsia="zh-CN"/>
        </w:rPr>
        <w:t xml:space="preserve"> </w:t>
      </w:r>
      <w:r w:rsidR="00537107" w:rsidRPr="002C70E5">
        <w:rPr>
          <w:lang w:eastAsia="zh-CN"/>
        </w:rPr>
        <w:t>This figure has been modified from</w:t>
      </w:r>
      <w:r w:rsidR="002C70E5" w:rsidRPr="002C70E5">
        <w:rPr>
          <w:vertAlign w:val="superscript"/>
          <w:lang w:eastAsia="zh-CN"/>
        </w:rPr>
        <w:t>17</w:t>
      </w:r>
      <w:r w:rsidR="00537107" w:rsidRPr="002C70E5">
        <w:rPr>
          <w:lang w:eastAsia="zh-CN"/>
        </w:rPr>
        <w:t>.</w:t>
      </w:r>
    </w:p>
    <w:p w14:paraId="32EAFD7D" w14:textId="77777777" w:rsidR="006E4797" w:rsidRPr="002C70E5" w:rsidRDefault="006E4797" w:rsidP="002C70E5">
      <w:pPr>
        <w:rPr>
          <w:lang w:eastAsia="zh-CN"/>
        </w:rPr>
      </w:pPr>
    </w:p>
    <w:p w14:paraId="021B6447" w14:textId="7E43734C" w:rsidR="00537107" w:rsidRPr="002C70E5" w:rsidRDefault="006A1238" w:rsidP="002C70E5">
      <w:pPr>
        <w:rPr>
          <w:lang w:eastAsia="zh-CN"/>
        </w:rPr>
      </w:pPr>
      <w:r w:rsidRPr="002C70E5">
        <w:rPr>
          <w:b/>
          <w:bCs/>
          <w:lang w:eastAsia="zh-CN"/>
        </w:rPr>
        <w:t>Table 1</w:t>
      </w:r>
      <w:r w:rsidR="000756F9" w:rsidRPr="002C70E5">
        <w:rPr>
          <w:b/>
          <w:bCs/>
          <w:lang w:eastAsia="zh-CN"/>
        </w:rPr>
        <w:t xml:space="preserve">: </w:t>
      </w:r>
      <w:r w:rsidRPr="002C70E5">
        <w:rPr>
          <w:b/>
          <w:bCs/>
          <w:lang w:eastAsia="zh-CN"/>
        </w:rPr>
        <w:t>Clinical characteristics and postoperative data of 246 patients (490 eyes)</w:t>
      </w:r>
      <w:r w:rsidR="000756F9" w:rsidRPr="002C70E5">
        <w:rPr>
          <w:b/>
          <w:bCs/>
          <w:lang w:eastAsia="zh-CN"/>
        </w:rPr>
        <w:t xml:space="preserve">. </w:t>
      </w:r>
      <w:r w:rsidR="000756F9" w:rsidRPr="002C70E5">
        <w:rPr>
          <w:lang w:eastAsia="zh-CN"/>
        </w:rPr>
        <w:t xml:space="preserve">Abbreviations: </w:t>
      </w:r>
      <w:r w:rsidRPr="002C70E5">
        <w:rPr>
          <w:lang w:eastAsia="zh-CN"/>
        </w:rPr>
        <w:t>D</w:t>
      </w:r>
      <w:r w:rsidR="000756F9" w:rsidRPr="002C70E5">
        <w:rPr>
          <w:lang w:eastAsia="zh-CN"/>
        </w:rPr>
        <w:t xml:space="preserve"> =</w:t>
      </w:r>
      <w:r w:rsidRPr="002C70E5">
        <w:rPr>
          <w:lang w:eastAsia="zh-CN"/>
        </w:rPr>
        <w:t xml:space="preserve"> diopter</w:t>
      </w:r>
      <w:r w:rsidRPr="002C70E5">
        <w:rPr>
          <w:rFonts w:eastAsia="宋体"/>
          <w:lang w:eastAsia="zh-CN"/>
        </w:rPr>
        <w:t xml:space="preserve">s; </w:t>
      </w:r>
      <w:proofErr w:type="spellStart"/>
      <w:r w:rsidRPr="002C70E5">
        <w:rPr>
          <w:lang w:eastAsia="zh-CN"/>
        </w:rPr>
        <w:t>logMAR</w:t>
      </w:r>
      <w:proofErr w:type="spellEnd"/>
      <w:r w:rsidR="000756F9" w:rsidRPr="002C70E5">
        <w:rPr>
          <w:lang w:eastAsia="zh-CN"/>
        </w:rPr>
        <w:t xml:space="preserve"> =</w:t>
      </w:r>
      <w:r w:rsidRPr="002C70E5">
        <w:rPr>
          <w:lang w:eastAsia="zh-CN"/>
        </w:rPr>
        <w:t xml:space="preserve"> logarithm of </w:t>
      </w:r>
      <w:r w:rsidR="00E449BD" w:rsidRPr="002C70E5">
        <w:rPr>
          <w:lang w:eastAsia="zh-CN"/>
        </w:rPr>
        <w:t xml:space="preserve">the </w:t>
      </w:r>
      <w:r w:rsidRPr="002C70E5">
        <w:rPr>
          <w:lang w:eastAsia="zh-CN"/>
        </w:rPr>
        <w:t>minimum angle of resolution; CDVA</w:t>
      </w:r>
      <w:r w:rsidR="000756F9" w:rsidRPr="002C70E5">
        <w:rPr>
          <w:lang w:eastAsia="zh-CN"/>
        </w:rPr>
        <w:t xml:space="preserve"> =</w:t>
      </w:r>
      <w:r w:rsidRPr="002C70E5">
        <w:rPr>
          <w:lang w:eastAsia="zh-CN"/>
        </w:rPr>
        <w:t xml:space="preserve"> corrected distance visual acuity; UDVA</w:t>
      </w:r>
      <w:r w:rsidR="000756F9" w:rsidRPr="002C70E5">
        <w:rPr>
          <w:lang w:eastAsia="zh-CN"/>
        </w:rPr>
        <w:t xml:space="preserve"> = </w:t>
      </w:r>
      <w:r w:rsidRPr="002C70E5">
        <w:rPr>
          <w:lang w:eastAsia="zh-CN"/>
        </w:rPr>
        <w:t>uncorrected distance visual acuity; NA</w:t>
      </w:r>
      <w:r w:rsidR="000756F9" w:rsidRPr="002C70E5">
        <w:rPr>
          <w:lang w:eastAsia="zh-CN"/>
        </w:rPr>
        <w:t xml:space="preserve"> =</w:t>
      </w:r>
      <w:r w:rsidRPr="002C70E5">
        <w:rPr>
          <w:lang w:eastAsia="zh-CN"/>
        </w:rPr>
        <w:t xml:space="preserve"> not available.</w:t>
      </w:r>
      <w:r w:rsidR="002C70E5" w:rsidRPr="002C70E5">
        <w:rPr>
          <w:lang w:eastAsia="zh-CN"/>
        </w:rPr>
        <w:t xml:space="preserve"> </w:t>
      </w:r>
      <w:r w:rsidR="00537107" w:rsidRPr="002C70E5">
        <w:rPr>
          <w:lang w:eastAsia="zh-CN"/>
        </w:rPr>
        <w:t>This table has been modified from</w:t>
      </w:r>
      <w:r w:rsidR="002C70E5" w:rsidRPr="002C70E5">
        <w:rPr>
          <w:vertAlign w:val="superscript"/>
          <w:lang w:eastAsia="zh-CN"/>
        </w:rPr>
        <w:t>17</w:t>
      </w:r>
      <w:r w:rsidR="00537107" w:rsidRPr="002C70E5">
        <w:rPr>
          <w:lang w:eastAsia="zh-CN"/>
        </w:rPr>
        <w:t>.</w:t>
      </w:r>
    </w:p>
    <w:p w14:paraId="1F077593" w14:textId="77777777" w:rsidR="006A3CAA" w:rsidRPr="002C70E5" w:rsidRDefault="006A3CAA" w:rsidP="002C70E5">
      <w:pPr>
        <w:rPr>
          <w:lang w:eastAsia="zh-CN"/>
        </w:rPr>
      </w:pPr>
    </w:p>
    <w:p w14:paraId="7C0B6465" w14:textId="6436D924" w:rsidR="006E4797" w:rsidRPr="002C70E5" w:rsidRDefault="006A1238" w:rsidP="002C70E5">
      <w:pPr>
        <w:rPr>
          <w:b/>
        </w:rPr>
      </w:pPr>
      <w:r w:rsidRPr="002C70E5">
        <w:rPr>
          <w:b/>
        </w:rPr>
        <w:t xml:space="preserve">DISCUSSION: </w:t>
      </w:r>
    </w:p>
    <w:p w14:paraId="75F2BA4E" w14:textId="752AF94C" w:rsidR="00A43D0D" w:rsidRPr="002C70E5" w:rsidRDefault="006A1238" w:rsidP="002C70E5">
      <w:r w:rsidRPr="002C70E5">
        <w:t xml:space="preserve">Lenticule </w:t>
      </w:r>
      <w:r w:rsidR="00597B17" w:rsidRPr="002C70E5">
        <w:t>separation</w:t>
      </w:r>
      <w:r w:rsidRPr="002C70E5">
        <w:t xml:space="preserve"> and extraction are the most challenging steps</w:t>
      </w:r>
      <w:r w:rsidRPr="002C70E5">
        <w:rPr>
          <w:rFonts w:eastAsia="宋体"/>
        </w:rPr>
        <w:t xml:space="preserve"> of SMILE</w:t>
      </w:r>
      <w:r w:rsidRPr="002C70E5">
        <w:t>. Inappropriate manipulation during this process may lead to complications such as incision</w:t>
      </w:r>
      <w:r w:rsidR="00B31728" w:rsidRPr="002C70E5">
        <w:t>-</w:t>
      </w:r>
      <w:r w:rsidRPr="002C70E5">
        <w:t xml:space="preserve">edge tears, </w:t>
      </w:r>
      <w:r w:rsidR="004636B8" w:rsidRPr="002C70E5">
        <w:t xml:space="preserve">corneal cap tears, </w:t>
      </w:r>
      <w:r w:rsidRPr="002C70E5">
        <w:t xml:space="preserve">epithelial defects, </w:t>
      </w:r>
      <w:r w:rsidR="004636B8" w:rsidRPr="002C70E5">
        <w:t xml:space="preserve">lenticule remnants, </w:t>
      </w:r>
      <w:r w:rsidRPr="002C70E5">
        <w:t>and delayed visual recovery</w:t>
      </w:r>
      <w:r w:rsidR="00597B17" w:rsidRPr="002C70E5">
        <w:rPr>
          <w:vertAlign w:val="superscript"/>
        </w:rPr>
        <w:fldChar w:fldCharType="begin">
          <w:fldData xml:space="preserve">PEVuZE5vdGU+PENpdGU+PEF1dGhvcj5XYW5nPC9BdXRob3I+PFllYXI+MjAxNzwvWWVhcj48UmVj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</w:fldData>
        </w:fldChar>
      </w:r>
      <w:r w:rsidR="007D09E3" w:rsidRPr="002C70E5">
        <w:rPr>
          <w:vertAlign w:val="superscript"/>
        </w:rPr>
        <w:instrText xml:space="preserve"> ADDIN EN.CITE </w:instrText>
      </w:r>
      <w:r w:rsidR="007D09E3" w:rsidRPr="002C70E5">
        <w:rPr>
          <w:vertAlign w:val="superscript"/>
        </w:rPr>
        <w:fldChar w:fldCharType="begin">
          <w:fldData xml:space="preserve">PEVuZE5vdGU+PENpdGU+PEF1dGhvcj5XYW5nPC9BdXRob3I+PFllYXI+MjAxNzwvWWVhcj48UmVj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</w:fldData>
        </w:fldChar>
      </w:r>
      <w:r w:rsidR="007D09E3" w:rsidRPr="002C70E5">
        <w:rPr>
          <w:vertAlign w:val="superscript"/>
        </w:rPr>
        <w:instrText xml:space="preserve"> ADDIN EN.CITE.DATA </w:instrText>
      </w:r>
      <w:r w:rsidR="007D09E3" w:rsidRPr="002C70E5">
        <w:rPr>
          <w:vertAlign w:val="superscript"/>
        </w:rPr>
      </w:r>
      <w:r w:rsidR="007D09E3" w:rsidRPr="002C70E5">
        <w:rPr>
          <w:vertAlign w:val="superscript"/>
        </w:rPr>
        <w:fldChar w:fldCharType="end"/>
      </w:r>
      <w:r w:rsidR="00597B17" w:rsidRPr="002C70E5">
        <w:rPr>
          <w:vertAlign w:val="superscript"/>
        </w:rPr>
      </w:r>
      <w:r w:rsidR="00597B17" w:rsidRPr="002C70E5">
        <w:rPr>
          <w:vertAlign w:val="superscript"/>
        </w:rPr>
        <w:fldChar w:fldCharType="separate"/>
      </w:r>
      <w:r w:rsidR="007D09E3" w:rsidRPr="002C70E5">
        <w:rPr>
          <w:vertAlign w:val="superscript"/>
        </w:rPr>
        <w:t>4</w:t>
      </w:r>
      <w:r w:rsidR="00597B17" w:rsidRPr="002C70E5">
        <w:rPr>
          <w:vertAlign w:val="superscript"/>
        </w:rPr>
        <w:fldChar w:fldCharType="end"/>
      </w:r>
      <w:r w:rsidR="00A42965" w:rsidRPr="002C70E5">
        <w:rPr>
          <w:rFonts w:eastAsia="宋体"/>
        </w:rPr>
        <w:t>.</w:t>
      </w:r>
      <w:r w:rsidRPr="002C70E5">
        <w:t xml:space="preserve"> In certain difficult cases, repeated attempts at lenticule dissection may be required, increasing corneal tissue manipulation and prolonging the surgical time</w:t>
      </w:r>
      <w:r w:rsidR="00597B17" w:rsidRPr="002C70E5">
        <w:rPr>
          <w:vertAlign w:val="superscript"/>
        </w:rPr>
        <w:fldChar w:fldCharType="begin">
          <w:fldData xml:space="preserve">PEVuZE5vdGU+PENpdGU+PEF1dGhvcj5Nb3NoaXJmYXI8L0F1dGhvcj48WWVhcj4yMDE1PC9ZZWFy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</w:fldData>
        </w:fldChar>
      </w:r>
      <w:r w:rsidR="00FE1D3B" w:rsidRPr="002C70E5">
        <w:rPr>
          <w:vertAlign w:val="superscript"/>
        </w:rPr>
        <w:instrText xml:space="preserve"> ADDIN EN.CITE </w:instrText>
      </w:r>
      <w:r w:rsidR="00FE1D3B" w:rsidRPr="002C70E5">
        <w:rPr>
          <w:vertAlign w:val="superscript"/>
        </w:rPr>
        <w:fldChar w:fldCharType="begin">
          <w:fldData xml:space="preserve">PEVuZE5vdGU+PENpdGU+PEF1dGhvcj5Nb3NoaXJmYXI8L0F1dGhvcj48WWVhcj4yMDE1PC9ZZWFy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</w:fldData>
        </w:fldChar>
      </w:r>
      <w:r w:rsidR="00FE1D3B" w:rsidRPr="002C70E5">
        <w:rPr>
          <w:vertAlign w:val="superscript"/>
        </w:rPr>
        <w:instrText xml:space="preserve"> ADDIN EN.CITE.DATA </w:instrText>
      </w:r>
      <w:r w:rsidR="00FE1D3B" w:rsidRPr="002C70E5">
        <w:rPr>
          <w:vertAlign w:val="superscript"/>
        </w:rPr>
      </w:r>
      <w:r w:rsidR="00FE1D3B" w:rsidRPr="002C70E5">
        <w:rPr>
          <w:vertAlign w:val="superscript"/>
        </w:rPr>
        <w:fldChar w:fldCharType="end"/>
      </w:r>
      <w:r w:rsidR="00597B17" w:rsidRPr="002C70E5">
        <w:rPr>
          <w:vertAlign w:val="superscript"/>
        </w:rPr>
      </w:r>
      <w:r w:rsidR="00597B17" w:rsidRPr="002C70E5">
        <w:rPr>
          <w:vertAlign w:val="superscript"/>
        </w:rPr>
        <w:fldChar w:fldCharType="separate"/>
      </w:r>
      <w:r w:rsidR="00FE1D3B" w:rsidRPr="002C70E5">
        <w:rPr>
          <w:vertAlign w:val="superscript"/>
        </w:rPr>
        <w:t>19</w:t>
      </w:r>
      <w:r w:rsidR="00597B17" w:rsidRPr="002C70E5">
        <w:rPr>
          <w:vertAlign w:val="superscript"/>
        </w:rPr>
        <w:fldChar w:fldCharType="end"/>
      </w:r>
      <w:r w:rsidR="00A42965" w:rsidRPr="002C70E5">
        <w:rPr>
          <w:rFonts w:eastAsia="宋体"/>
        </w:rPr>
        <w:t>.</w:t>
      </w:r>
      <w:r w:rsidRPr="002C70E5">
        <w:rPr>
          <w:vertAlign w:val="superscript"/>
        </w:rPr>
        <w:t xml:space="preserve"> </w:t>
      </w:r>
      <w:r w:rsidRPr="002C70E5">
        <w:t>This study describes the Ye’s Swing Technique, which is characterized by preserving a peripheral, unseparated rim on the posterior surface of the lenticule. This technique was applied to 490 eyes in the present study, achieving a 100% success rate for lenticule extraction, with all lenticules remaining intact.</w:t>
      </w:r>
    </w:p>
    <w:p w14:paraId="7782EFFB" w14:textId="77777777" w:rsidR="00FF5439" w:rsidRPr="002C70E5" w:rsidRDefault="00FF5439" w:rsidP="002C70E5"/>
    <w:p w14:paraId="7E8FF576" w14:textId="2425E761" w:rsidR="00972027" w:rsidRPr="002C70E5" w:rsidRDefault="006A1238" w:rsidP="002C70E5">
      <w:pPr>
        <w:rPr>
          <w:lang w:eastAsia="zh-CN"/>
        </w:rPr>
      </w:pPr>
      <w:r w:rsidRPr="002C70E5">
        <w:t xml:space="preserve">Several advantages of </w:t>
      </w:r>
      <w:r w:rsidR="002C70E5" w:rsidRPr="002C70E5">
        <w:t>Ye’s</w:t>
      </w:r>
      <w:r w:rsidRPr="002C70E5">
        <w:t xml:space="preserve"> Swing Technique are noteworthy. First, only two swings of the </w:t>
      </w:r>
      <w:r w:rsidR="00183D5E" w:rsidRPr="002C70E5">
        <w:t>spatula</w:t>
      </w:r>
      <w:r w:rsidRPr="002C70E5">
        <w:t xml:space="preserve"> are required for lenticule </w:t>
      </w:r>
      <w:r w:rsidR="00183D5E" w:rsidRPr="002C70E5">
        <w:t>separation</w:t>
      </w:r>
      <w:r w:rsidRPr="002C70E5">
        <w:t xml:space="preserve">, potentially shortening the operative time and reducing the incidence of postoperative corneal edema. Second, during posterior lenticule dissection, the </w:t>
      </w:r>
      <w:r w:rsidR="00183D5E" w:rsidRPr="002C70E5">
        <w:t>spatula</w:t>
      </w:r>
      <w:r w:rsidRPr="002C70E5">
        <w:t xml:space="preserve"> remain</w:t>
      </w:r>
      <w:r w:rsidR="009B68D6" w:rsidRPr="002C70E5">
        <w:t>s</w:t>
      </w:r>
      <w:r w:rsidRPr="002C70E5">
        <w:t xml:space="preserve"> within the lenticule margin, moving from </w:t>
      </w:r>
      <w:r w:rsidR="000756F9" w:rsidRPr="002C70E5">
        <w:t>8</w:t>
      </w:r>
      <w:r w:rsidRPr="002C70E5">
        <w:t xml:space="preserve"> o’clock to 4 o’clock position, with the thin peripheral rim of the lenticule kept intact to maintain stability. </w:t>
      </w:r>
      <w:r w:rsidR="00E449BD" w:rsidRPr="002C70E5">
        <w:t xml:space="preserve">This step is the critical step within the new technique. During lenticule removal, the continuous tearing technique overcomes the minimal resistance, </w:t>
      </w:r>
      <w:r w:rsidR="00E449BD" w:rsidRPr="002C70E5">
        <w:rPr>
          <w:rFonts w:eastAsia="宋体"/>
        </w:rPr>
        <w:t>thereby enabling</w:t>
      </w:r>
      <w:r w:rsidR="00E449BD" w:rsidRPr="002C70E5">
        <w:t xml:space="preserve"> complete and intact extraction.</w:t>
      </w:r>
      <w:r w:rsidR="00E449BD" w:rsidRPr="002C70E5">
        <w:rPr>
          <w:lang w:eastAsia="zh-CN"/>
        </w:rPr>
        <w:t xml:space="preserve"> </w:t>
      </w:r>
    </w:p>
    <w:p w14:paraId="72402DB5" w14:textId="77777777" w:rsidR="00972027" w:rsidRPr="002C70E5" w:rsidRDefault="00972027" w:rsidP="002C70E5">
      <w:pPr>
        <w:rPr>
          <w:lang w:eastAsia="zh-CN"/>
        </w:rPr>
      </w:pPr>
    </w:p>
    <w:p w14:paraId="7BE23BA4" w14:textId="20329C0E" w:rsidR="00A43D0D" w:rsidRPr="002C70E5" w:rsidRDefault="00972027" w:rsidP="002C70E5">
      <w:pPr>
        <w:rPr>
          <w:lang w:eastAsia="zh-CN"/>
        </w:rPr>
      </w:pPr>
      <w:r w:rsidRPr="002C70E5">
        <w:rPr>
          <w:lang w:eastAsia="zh-CN"/>
        </w:rPr>
        <w:t xml:space="preserve">Ye’s Swing Technique can be applied to most SMILE procedures in which the suction and laser scanning processes proceed smoothly. It is particularly advantageous in cases involving thin lenticules, where the risk of lenticule tearing or fragmentation is higher. Given its simplicity and adaptability, this technique may serve as a valuable enhancement to standard SMILE protocols, especially in eyes with low myopia. </w:t>
      </w:r>
      <w:r w:rsidR="00E449BD" w:rsidRPr="002C70E5">
        <w:rPr>
          <w:lang w:eastAsia="zh-CN"/>
        </w:rPr>
        <w:t xml:space="preserve">It is worth noting that if any obvious black zones appear during laser scanning, if the lenticule edge is incompletely cut, or if difficulty arises in lenticule removal after separation, </w:t>
      </w:r>
      <w:bookmarkStart w:id="24" w:name="OLE_LINK119"/>
      <w:r w:rsidR="00367F6A" w:rsidRPr="002C70E5">
        <w:rPr>
          <w:lang w:eastAsia="zh-CN"/>
        </w:rPr>
        <w:t>we recommend suspending this technique and reverting to standard management protocols for such cases, ensuring all dissection and handling remain gentle and controlled.</w:t>
      </w:r>
    </w:p>
    <w:p w14:paraId="5F6B1CF5" w14:textId="77777777" w:rsidR="00FF5439" w:rsidRPr="002C70E5" w:rsidRDefault="00FF5439" w:rsidP="002C70E5">
      <w:pPr>
        <w:rPr>
          <w:lang w:eastAsia="zh-CN"/>
        </w:rPr>
      </w:pPr>
    </w:p>
    <w:bookmarkEnd w:id="24"/>
    <w:p w14:paraId="5B457F3B" w14:textId="6AB2E8B8" w:rsidR="00A43D0D" w:rsidRPr="002C70E5" w:rsidRDefault="006A1238" w:rsidP="002C70E5">
      <w:pPr>
        <w:rPr>
          <w:rFonts w:eastAsia="宋体"/>
        </w:rPr>
      </w:pPr>
      <w:r w:rsidRPr="002C70E5">
        <w:t>Previous studies have reported various modifications to the conventional SMILE technique, yet each has certain limitations</w:t>
      </w:r>
      <w:r w:rsidR="00183D5E" w:rsidRPr="002C70E5">
        <w:rPr>
          <w:vertAlign w:val="superscript"/>
        </w:rPr>
        <w:fldChar w:fldCharType="begin"/>
      </w:r>
      <w:r w:rsidR="007D09E3" w:rsidRPr="002C70E5">
        <w:rPr>
          <w:vertAlign w:val="superscript"/>
        </w:rPr>
        <w:instrText xml:space="preserve"> ADDIN EN.CITE &lt;EndNote&gt;&lt;Cite&gt;&lt;Author&gt;Titiyal&lt;/Author&gt;&lt;Year&gt;2018&lt;/Year&gt;&lt;RecNum&gt;503&lt;/RecNum&gt;&lt;DisplayText&gt;&lt;style face="superscript"&gt;12&lt;/style&gt;&lt;/DisplayText&gt;&lt;record&gt;&lt;rec-number&gt;503&lt;/rec-number&gt;&lt;foreign-keys&gt;&lt;key app="EN" db-id="sapdx50drft20iezxwnx5re9vvet99rsxezf" timestamp="1653802614"&gt;503&lt;/key&gt;&lt;/foreign-keys&gt;&lt;ref-type name="Journal Article"&gt;17&lt;/ref-type&gt;&lt;contributors&gt;&lt;authors&gt;&lt;author&gt;Titiyal, J. S.&lt;/author&gt;&lt;author&gt;Kaur, M.&lt;/author&gt;&lt;author&gt;Shaikh, F.&lt;/author&gt;&lt;author&gt;Gagrani, M.&lt;/author&gt;&lt;author&gt;Brar, A. S.&lt;/author&gt;&lt;author&gt;Rathi, A.&lt;/author&gt;&lt;/authors&gt;&lt;/contributors&gt;&lt;auth-address&gt;Cornea, Cataract and Refractive Surgery Services, Dr Rajendra Prasad Centre for Ophthalmic Sciences, All India Institute of Medical Sciences, New Delhi, India, titiyal@gmail.com.&lt;/auth-address&gt;&lt;titles&gt;&lt;title&gt;Small incision lenticule extraction (SMILE) techniques: patient selection and perspectives&lt;/title&gt;&lt;secondary-title&gt;Clin Ophthalmol&lt;/secondary-title&gt;&lt;/titles&gt;&lt;periodical&gt;&lt;full-title&gt;Clin Ophthalmol&lt;/full-title&gt;&lt;/periodical&gt;&lt;pages&gt;1685-1699&lt;/pages&gt;&lt;volume&gt;12&lt;/volume&gt;&lt;edition&gt;2018/09/21&lt;/edition&gt;&lt;keywords&gt;&lt;keyword&gt;SMILE techniques&lt;/keyword&gt;&lt;keyword&gt;femtosecond-laser assisted lenticule extraction&lt;/keyword&gt;&lt;keyword&gt;refractive lenticule extraction&lt;/keyword&gt;&lt;keyword&gt;refractive surgery&lt;/keyword&gt;&lt;/keywords&gt;&lt;dates&gt;&lt;year&gt;2018&lt;/year&gt;&lt;/dates&gt;&lt;isbn&gt;1177-5467 (Print)&amp;#xD;1177-5467 (Linking)&lt;/isbn&gt;&lt;accession-num&gt;30233132&lt;/accession-num&gt;&lt;urls&gt;&lt;related-urls&gt;&lt;url&gt;https://www.ncbi.nlm.nih.gov/pubmed/30233132&lt;/url&gt;&lt;/related-urls&gt;&lt;/urls&gt;&lt;custom2&gt;PMC6134409&lt;/custom2&gt;&lt;electronic-resource-num&gt;10.2147/OPTH.S157172&lt;/electronic-resource-num&gt;&lt;/record&gt;&lt;/Cite&gt;&lt;/EndNote&gt;</w:instrText>
      </w:r>
      <w:r w:rsidR="00183D5E" w:rsidRPr="002C70E5">
        <w:rPr>
          <w:vertAlign w:val="superscript"/>
        </w:rPr>
        <w:fldChar w:fldCharType="separate"/>
      </w:r>
      <w:r w:rsidR="007D09E3" w:rsidRPr="002C70E5">
        <w:rPr>
          <w:vertAlign w:val="superscript"/>
        </w:rPr>
        <w:t>12</w:t>
      </w:r>
      <w:r w:rsidR="00183D5E" w:rsidRPr="002C70E5">
        <w:rPr>
          <w:vertAlign w:val="superscript"/>
        </w:rPr>
        <w:fldChar w:fldCharType="end"/>
      </w:r>
      <w:r w:rsidR="00A42965" w:rsidRPr="002C70E5">
        <w:rPr>
          <w:rFonts w:eastAsia="宋体"/>
        </w:rPr>
        <w:t>.</w:t>
      </w:r>
      <w:r w:rsidR="000756F9" w:rsidRPr="002C70E5">
        <w:rPr>
          <w:vertAlign w:val="superscript"/>
        </w:rPr>
        <w:t xml:space="preserve"> </w:t>
      </w:r>
      <w:r w:rsidRPr="002C70E5">
        <w:t xml:space="preserve">Zhao et al. proposed a continuous curvilinear </w:t>
      </w:r>
      <w:proofErr w:type="spellStart"/>
      <w:r w:rsidR="00183D5E" w:rsidRPr="002C70E5">
        <w:t>lenticulerrhexis</w:t>
      </w:r>
      <w:proofErr w:type="spellEnd"/>
      <w:r w:rsidRPr="002C70E5">
        <w:t xml:space="preserve"> (CCL) technique to separate and extract the lenticule using a continuous circular motion</w:t>
      </w:r>
      <w:r w:rsidR="00183D5E" w:rsidRPr="002C70E5">
        <w:rPr>
          <w:vertAlign w:val="superscript"/>
        </w:rPr>
        <w:fldChar w:fldCharType="begin">
          <w:fldData xml:space="preserve">PEVuZE5vdGU+PENpdGU+PEF1dGhvcj5aaGFvPC9BdXRob3I+PFllYXI+MjAxNTwvWWVhcj48UmVj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</w:fldData>
        </w:fldChar>
      </w:r>
      <w:r w:rsidR="007D09E3" w:rsidRPr="002C70E5">
        <w:rPr>
          <w:vertAlign w:val="superscript"/>
        </w:rPr>
        <w:instrText xml:space="preserve"> ADDIN EN.CITE </w:instrText>
      </w:r>
      <w:r w:rsidR="007D09E3" w:rsidRPr="002C70E5">
        <w:rPr>
          <w:vertAlign w:val="superscript"/>
        </w:rPr>
        <w:fldChar w:fldCharType="begin">
          <w:fldData xml:space="preserve">PEVuZE5vdGU+PENpdGU+PEF1dGhvcj5aaGFvPC9BdXRob3I+PFllYXI+MjAxNTwvWWVhcj48UmVj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</w:fldData>
        </w:fldChar>
      </w:r>
      <w:r w:rsidR="007D09E3" w:rsidRPr="002C70E5">
        <w:rPr>
          <w:vertAlign w:val="superscript"/>
        </w:rPr>
        <w:instrText xml:space="preserve"> ADDIN EN.CITE.DATA </w:instrText>
      </w:r>
      <w:r w:rsidR="007D09E3" w:rsidRPr="002C70E5">
        <w:rPr>
          <w:vertAlign w:val="superscript"/>
        </w:rPr>
      </w:r>
      <w:r w:rsidR="007D09E3" w:rsidRPr="002C70E5">
        <w:rPr>
          <w:vertAlign w:val="superscript"/>
        </w:rPr>
        <w:fldChar w:fldCharType="end"/>
      </w:r>
      <w:r w:rsidR="00183D5E" w:rsidRPr="002C70E5">
        <w:rPr>
          <w:vertAlign w:val="superscript"/>
        </w:rPr>
      </w:r>
      <w:r w:rsidR="00183D5E" w:rsidRPr="002C70E5">
        <w:rPr>
          <w:vertAlign w:val="superscript"/>
        </w:rPr>
        <w:fldChar w:fldCharType="separate"/>
      </w:r>
      <w:r w:rsidR="007D09E3" w:rsidRPr="002C70E5">
        <w:rPr>
          <w:vertAlign w:val="superscript"/>
        </w:rPr>
        <w:t>13</w:t>
      </w:r>
      <w:r w:rsidR="00183D5E" w:rsidRPr="002C70E5">
        <w:rPr>
          <w:vertAlign w:val="superscript"/>
        </w:rPr>
        <w:fldChar w:fldCharType="end"/>
      </w:r>
      <w:r w:rsidR="00A42965" w:rsidRPr="002C70E5">
        <w:rPr>
          <w:rFonts w:eastAsia="宋体"/>
        </w:rPr>
        <w:t>.</w:t>
      </w:r>
      <w:r w:rsidRPr="002C70E5">
        <w:rPr>
          <w:vertAlign w:val="superscript"/>
        </w:rPr>
        <w:t xml:space="preserve"> </w:t>
      </w:r>
      <w:r w:rsidRPr="002C70E5">
        <w:t xml:space="preserve">However, the formation rate of the opaque bubble layer during femtosecond laser scanning </w:t>
      </w:r>
      <w:r w:rsidR="009B68D6" w:rsidRPr="002C70E5">
        <w:t xml:space="preserve">can be </w:t>
      </w:r>
      <w:r w:rsidRPr="002C70E5">
        <w:t xml:space="preserve">as high as 52.5%, making lenticule extraction difficult and </w:t>
      </w:r>
      <w:r w:rsidR="009B68D6" w:rsidRPr="002C70E5">
        <w:t xml:space="preserve">restricting </w:t>
      </w:r>
      <w:r w:rsidRPr="002C70E5">
        <w:t>the implementation of the CCL technique</w:t>
      </w:r>
      <w:r w:rsidR="00183D5E" w:rsidRPr="002C70E5">
        <w:rPr>
          <w:vertAlign w:val="superscript"/>
        </w:rPr>
        <w:fldChar w:fldCharType="begin">
          <w:fldData xml:space="preserve">PEVuZE5vdGU+PENpdGU+PEF1dGhvcj5MaXU8L0F1dGhvcj48WWVhcj4yMDE0PC9ZZWFyPjxSZWNO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</w:fldData>
        </w:fldChar>
      </w:r>
      <w:r w:rsidR="00FE1D3B" w:rsidRPr="002C70E5">
        <w:rPr>
          <w:vertAlign w:val="superscript"/>
        </w:rPr>
        <w:instrText xml:space="preserve"> ADDIN EN.CITE </w:instrText>
      </w:r>
      <w:r w:rsidR="00FE1D3B" w:rsidRPr="002C70E5">
        <w:rPr>
          <w:vertAlign w:val="superscript"/>
        </w:rPr>
        <w:fldChar w:fldCharType="begin">
          <w:fldData xml:space="preserve">PEVuZE5vdGU+PENpdGU+PEF1dGhvcj5MaXU8L0F1dGhvcj48WWVhcj4yMDE0PC9ZZWFyPjxSZWNO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</w:fldData>
        </w:fldChar>
      </w:r>
      <w:r w:rsidR="00FE1D3B" w:rsidRPr="002C70E5">
        <w:rPr>
          <w:vertAlign w:val="superscript"/>
        </w:rPr>
        <w:instrText xml:space="preserve"> ADDIN EN.CITE.DATA </w:instrText>
      </w:r>
      <w:r w:rsidR="00FE1D3B" w:rsidRPr="002C70E5">
        <w:rPr>
          <w:vertAlign w:val="superscript"/>
        </w:rPr>
      </w:r>
      <w:r w:rsidR="00FE1D3B" w:rsidRPr="002C70E5">
        <w:rPr>
          <w:vertAlign w:val="superscript"/>
        </w:rPr>
        <w:fldChar w:fldCharType="end"/>
      </w:r>
      <w:r w:rsidR="00183D5E" w:rsidRPr="002C70E5">
        <w:rPr>
          <w:vertAlign w:val="superscript"/>
        </w:rPr>
      </w:r>
      <w:r w:rsidR="00183D5E" w:rsidRPr="002C70E5">
        <w:rPr>
          <w:vertAlign w:val="superscript"/>
        </w:rPr>
        <w:fldChar w:fldCharType="separate"/>
      </w:r>
      <w:r w:rsidR="00FE1D3B" w:rsidRPr="002C70E5">
        <w:rPr>
          <w:vertAlign w:val="superscript"/>
        </w:rPr>
        <w:t>20</w:t>
      </w:r>
      <w:r w:rsidR="00183D5E" w:rsidRPr="002C70E5">
        <w:rPr>
          <w:vertAlign w:val="superscript"/>
        </w:rPr>
        <w:fldChar w:fldCharType="end"/>
      </w:r>
      <w:r w:rsidR="00A42965" w:rsidRPr="002C70E5">
        <w:rPr>
          <w:rFonts w:eastAsia="宋体"/>
        </w:rPr>
        <w:t>.</w:t>
      </w:r>
      <w:r w:rsidRPr="002C70E5">
        <w:rPr>
          <w:vertAlign w:val="superscript"/>
        </w:rPr>
        <w:t xml:space="preserve"> </w:t>
      </w:r>
      <w:r w:rsidRPr="002C70E5">
        <w:t>Other approaches have evaluated lenticule separation and extraction following the injection of balanced salt solution into the interface, but some patients subsequently exhibited stromal edema or interlamellar foreign bodies</w:t>
      </w:r>
      <w:r w:rsidR="00183D5E" w:rsidRPr="002C70E5">
        <w:rPr>
          <w:vertAlign w:val="superscript"/>
        </w:rPr>
        <w:fldChar w:fldCharType="begin">
          <w:fldData xml:space="preserve">PEVuZE5vdGU+PENpdGU+PEF1dGhvcj5MaXU8L0F1dGhvcj48WWVhcj4yMDE3PC9ZZWFyPjxSZWNO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</w:fldData>
        </w:fldChar>
      </w:r>
      <w:r w:rsidR="00FE1D3B" w:rsidRPr="002C70E5">
        <w:rPr>
          <w:vertAlign w:val="superscript"/>
        </w:rPr>
        <w:instrText xml:space="preserve"> ADDIN EN.CITE </w:instrText>
      </w:r>
      <w:r w:rsidR="00FE1D3B" w:rsidRPr="002C70E5">
        <w:rPr>
          <w:vertAlign w:val="superscript"/>
        </w:rPr>
        <w:fldChar w:fldCharType="begin">
          <w:fldData xml:space="preserve">PEVuZE5vdGU+PENpdGU+PEF1dGhvcj5MaXU8L0F1dGhvcj48WWVhcj4yMDE3PC9ZZWFyPjxSZWNO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</w:fldData>
        </w:fldChar>
      </w:r>
      <w:r w:rsidR="00FE1D3B" w:rsidRPr="002C70E5">
        <w:rPr>
          <w:vertAlign w:val="superscript"/>
        </w:rPr>
        <w:instrText xml:space="preserve"> ADDIN EN.CITE.DATA </w:instrText>
      </w:r>
      <w:r w:rsidR="00FE1D3B" w:rsidRPr="002C70E5">
        <w:rPr>
          <w:vertAlign w:val="superscript"/>
        </w:rPr>
      </w:r>
      <w:r w:rsidR="00FE1D3B" w:rsidRPr="002C70E5">
        <w:rPr>
          <w:vertAlign w:val="superscript"/>
        </w:rPr>
        <w:fldChar w:fldCharType="end"/>
      </w:r>
      <w:r w:rsidR="00183D5E" w:rsidRPr="002C70E5">
        <w:rPr>
          <w:vertAlign w:val="superscript"/>
        </w:rPr>
      </w:r>
      <w:r w:rsidR="00183D5E" w:rsidRPr="002C70E5">
        <w:rPr>
          <w:vertAlign w:val="superscript"/>
        </w:rPr>
        <w:fldChar w:fldCharType="separate"/>
      </w:r>
      <w:r w:rsidR="00FE1D3B" w:rsidRPr="002C70E5">
        <w:rPr>
          <w:vertAlign w:val="superscript"/>
        </w:rPr>
        <w:t>21,22</w:t>
      </w:r>
      <w:r w:rsidR="00183D5E" w:rsidRPr="002C70E5">
        <w:rPr>
          <w:vertAlign w:val="superscript"/>
        </w:rPr>
        <w:fldChar w:fldCharType="end"/>
      </w:r>
      <w:r w:rsidR="00A42965" w:rsidRPr="002C70E5">
        <w:rPr>
          <w:rFonts w:eastAsia="宋体"/>
        </w:rPr>
        <w:t>.</w:t>
      </w:r>
      <w:r w:rsidR="00D6139F" w:rsidRPr="002C70E5">
        <w:rPr>
          <w:vertAlign w:val="superscript"/>
        </w:rPr>
        <w:t xml:space="preserve"> </w:t>
      </w:r>
      <w:r w:rsidRPr="002C70E5">
        <w:t>Kim et al. introduced Chung</w:t>
      </w:r>
      <w:r w:rsidR="00183D5E" w:rsidRPr="002C70E5">
        <w:t>’s</w:t>
      </w:r>
      <w:r w:rsidRPr="002C70E5">
        <w:t xml:space="preserve"> Swing Technique, which involves swinging and lifting the lenticule</w:t>
      </w:r>
      <w:r w:rsidR="00183D5E" w:rsidRPr="002C70E5">
        <w:rPr>
          <w:vertAlign w:val="superscript"/>
        </w:rPr>
        <w:fldChar w:fldCharType="begin">
          <w:fldData xml:space="preserve">PEVuZE5vdGU+PENpdGU+PEF1dGhvcj5LaW08L0F1dGhvcj48WWVhcj4yMDE2PC9ZZWFyPjxSZWNO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</w:fldData>
        </w:fldChar>
      </w:r>
      <w:r w:rsidR="007D09E3" w:rsidRPr="002C70E5">
        <w:rPr>
          <w:vertAlign w:val="superscript"/>
        </w:rPr>
        <w:instrText xml:space="preserve"> ADDIN EN.CITE </w:instrText>
      </w:r>
      <w:r w:rsidR="007D09E3" w:rsidRPr="002C70E5">
        <w:rPr>
          <w:vertAlign w:val="superscript"/>
        </w:rPr>
        <w:fldChar w:fldCharType="begin">
          <w:fldData xml:space="preserve">PEVuZE5vdGU+PENpdGU+PEF1dGhvcj5LaW08L0F1dGhvcj48WWVhcj4yMDE2PC9ZZWFyPjxSZWNO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</w:fldData>
        </w:fldChar>
      </w:r>
      <w:r w:rsidR="007D09E3" w:rsidRPr="002C70E5">
        <w:rPr>
          <w:vertAlign w:val="superscript"/>
        </w:rPr>
        <w:instrText xml:space="preserve"> ADDIN EN.CITE.DATA </w:instrText>
      </w:r>
      <w:r w:rsidR="007D09E3" w:rsidRPr="002C70E5">
        <w:rPr>
          <w:vertAlign w:val="superscript"/>
        </w:rPr>
      </w:r>
      <w:r w:rsidR="007D09E3" w:rsidRPr="002C70E5">
        <w:rPr>
          <w:vertAlign w:val="superscript"/>
        </w:rPr>
        <w:fldChar w:fldCharType="end"/>
      </w:r>
      <w:r w:rsidR="00183D5E" w:rsidRPr="002C70E5">
        <w:rPr>
          <w:vertAlign w:val="superscript"/>
        </w:rPr>
      </w:r>
      <w:r w:rsidR="00183D5E" w:rsidRPr="002C70E5">
        <w:rPr>
          <w:vertAlign w:val="superscript"/>
        </w:rPr>
        <w:fldChar w:fldCharType="separate"/>
      </w:r>
      <w:r w:rsidR="007D09E3" w:rsidRPr="002C70E5">
        <w:rPr>
          <w:vertAlign w:val="superscript"/>
        </w:rPr>
        <w:t>15</w:t>
      </w:r>
      <w:r w:rsidR="00183D5E" w:rsidRPr="002C70E5">
        <w:rPr>
          <w:vertAlign w:val="superscript"/>
        </w:rPr>
        <w:fldChar w:fldCharType="end"/>
      </w:r>
      <w:r w:rsidR="00A42965" w:rsidRPr="002C70E5">
        <w:rPr>
          <w:rFonts w:eastAsia="宋体"/>
        </w:rPr>
        <w:t>.</w:t>
      </w:r>
      <w:r w:rsidR="00183D5E" w:rsidRPr="002C70E5">
        <w:t xml:space="preserve"> </w:t>
      </w:r>
      <w:r w:rsidRPr="002C70E5">
        <w:t>However, lifting at the 8–11 o’clock or 12–3 o’clock positions may induce edge tears and corneal cap rupture. Another modified technique, the segmental dissection method, divides lenticule edge separation into 4–5 segments; however, lenticule mobility during this process may result in incomplete separation at the final stage</w:t>
      </w:r>
      <w:r w:rsidR="00183D5E" w:rsidRPr="002C70E5">
        <w:rPr>
          <w:vertAlign w:val="superscript"/>
        </w:rPr>
        <w:fldChar w:fldCharType="begin"/>
      </w:r>
      <w:r w:rsidR="00FE1D3B" w:rsidRPr="002C70E5">
        <w:rPr>
          <w:vertAlign w:val="superscript"/>
        </w:rPr>
        <w:instrText xml:space="preserve"> ADDIN EN.CITE &lt;EndNote&gt;&lt;Cite&gt;&lt;Author&gt;Jacob&lt;/Author&gt;&lt;Year&gt;2017&lt;/Year&gt;&lt;RecNum&gt;468&lt;/RecNum&gt;&lt;DisplayText&gt;&lt;style face="superscript"&gt;23&lt;/style&gt;&lt;/DisplayText&gt;&lt;record&gt;&lt;rec-number&gt;468&lt;/rec-number&gt;&lt;foreign-keys&gt;&lt;key app="EN" db-id="sapdx50drft20iezxwnx5re9vvet99rsxezf" timestamp="1652277327"&gt;468&lt;/key&gt;&lt;/foreign-keys&gt;&lt;ref-type name="Journal Article"&gt;17&lt;/ref-type&gt;&lt;contributors&gt;&lt;authors&gt;&lt;author&gt;Jacob, S.&lt;/author&gt;&lt;author&gt;Agarwal, A.&lt;/author&gt;&lt;author&gt;Mazzotta, C.&lt;/author&gt;&lt;author&gt;Agarwal, A.&lt;/author&gt;&lt;author&gt;Raj, J. M.&lt;/author&gt;&lt;/authors&gt;&lt;/contributors&gt;&lt;auth-address&gt;From Dr Agarwal&amp;apos;s Eye Hospital and Eye Research Centre (Jacob, Amar Agarwal, Athiya Agarwal, Raj), Chennai, India; and the Siena Cross Linking Center (Mazzotta), Siena, Italy.&amp;#xD;From Dr Agarwal&amp;apos;s Eye Hospital and Eye Research Centre (Jacob, Amar Agarwal, Athiya Agarwal, Raj), Chennai, India; and the Siena Cross Linking Center (Mazzotta), Siena, Italy. Electronic address: dragarwal@vsnl.com.&lt;/auth-address&gt;&lt;titles&gt;&lt;title&gt;Sequential segmental terminal lenticular side-cut dissection for safe and effective small-incision lenticule extraction in thin lenticules&lt;/title&gt;&lt;secondary-title&gt;J Cataract Refract Surg&lt;/secondary-title&gt;&lt;/titles&gt;&lt;periodical&gt;&lt;full-title&gt;J Cataract Refract Surg&lt;/full-title&gt;&lt;/periodical&gt;&lt;pages&gt;443-448&lt;/pages&gt;&lt;volume&gt;43&lt;/volume&gt;&lt;number&gt;4&lt;/number&gt;&lt;edition&gt;2017/05/24&lt;/edition&gt;&lt;keywords&gt;&lt;keyword&gt;Corneal Stroma/surgery&lt;/keyword&gt;&lt;keyword&gt;*Corneal Surgery, Laser/methods&lt;/keyword&gt;&lt;keyword&gt;Humans&lt;/keyword&gt;&lt;keyword&gt;Lens, Crystalline&lt;/keyword&gt;&lt;keyword&gt;*Myopia/surgery&lt;/keyword&gt;&lt;keyword&gt;*Vision Disorders/surgery&lt;/keyword&gt;&lt;/keywords&gt;&lt;dates&gt;&lt;year&gt;2017&lt;/year&gt;&lt;pub-dates&gt;&lt;date&gt;Apr&lt;/date&gt;&lt;/pub-dates&gt;&lt;/dates&gt;&lt;isbn&gt;1873-4502 (Electronic)&amp;#xD;0886-3350 (Linking)&lt;/isbn&gt;&lt;accession-num&gt;28532926&lt;/accession-num&gt;&lt;urls&gt;&lt;related-urls&gt;&lt;url&gt;https://www.ncbi.nlm.nih.gov/pubmed/28532926&lt;/url&gt;&lt;/related-urls&gt;&lt;/urls&gt;&lt;electronic-resource-num&gt;10.1016/j.jcrs.2017.04.002&lt;/electronic-resource-num&gt;&lt;/record&gt;&lt;/Cite&gt;&lt;/EndNote&gt;</w:instrText>
      </w:r>
      <w:r w:rsidR="00183D5E" w:rsidRPr="002C70E5">
        <w:rPr>
          <w:vertAlign w:val="superscript"/>
        </w:rPr>
        <w:fldChar w:fldCharType="separate"/>
      </w:r>
      <w:r w:rsidR="00FE1D3B" w:rsidRPr="002C70E5">
        <w:rPr>
          <w:vertAlign w:val="superscript"/>
        </w:rPr>
        <w:t>23</w:t>
      </w:r>
      <w:r w:rsidR="00183D5E" w:rsidRPr="002C70E5">
        <w:rPr>
          <w:vertAlign w:val="superscript"/>
        </w:rPr>
        <w:fldChar w:fldCharType="end"/>
      </w:r>
      <w:r w:rsidR="00A42965" w:rsidRPr="002C70E5">
        <w:rPr>
          <w:rFonts w:eastAsia="宋体"/>
        </w:rPr>
        <w:t>.</w:t>
      </w:r>
    </w:p>
    <w:p w14:paraId="6E69B801" w14:textId="77777777" w:rsidR="00FF5439" w:rsidRPr="002C70E5" w:rsidRDefault="00FF5439" w:rsidP="002C70E5"/>
    <w:p w14:paraId="62D77B82" w14:textId="38E09E67" w:rsidR="00A43D0D" w:rsidRPr="002C70E5" w:rsidRDefault="006A1238" w:rsidP="002C70E5">
      <w:r w:rsidRPr="002C70E5">
        <w:t xml:space="preserve">Edge tearing or lenticule breakage may occur when the applied force exceeds the tensile strength of the lenticule edge. Thinner lenticules are more challenging to </w:t>
      </w:r>
      <w:r w:rsidR="000D7ADA" w:rsidRPr="002C70E5">
        <w:t>separate</w:t>
      </w:r>
      <w:r w:rsidRPr="002C70E5">
        <w:t xml:space="preserve"> and susceptible to tearing. </w:t>
      </w:r>
      <w:r w:rsidR="000D7ADA" w:rsidRPr="002C70E5">
        <w:t xml:space="preserve">Based on finite element analysis, </w:t>
      </w:r>
      <w:r w:rsidRPr="002C70E5">
        <w:t>we constructed an edge stress model</w:t>
      </w:r>
      <w:r w:rsidR="000D7ADA" w:rsidRPr="002C70E5">
        <w:t xml:space="preserve">, </w:t>
      </w:r>
      <w:r w:rsidRPr="002C70E5">
        <w:rPr>
          <w:rFonts w:eastAsia="宋体"/>
        </w:rPr>
        <w:t xml:space="preserve">which was </w:t>
      </w:r>
      <w:bookmarkStart w:id="25" w:name="OLE_LINK76"/>
      <w:r w:rsidRPr="002C70E5">
        <w:t xml:space="preserve">simulated </w:t>
      </w:r>
      <w:bookmarkEnd w:id="25"/>
      <w:r w:rsidRPr="002C70E5">
        <w:t>using COMSOL Multiphysics 5.5</w:t>
      </w:r>
      <w:r w:rsidR="00130C0F" w:rsidRPr="002C70E5">
        <w:rPr>
          <w:vertAlign w:val="superscript"/>
        </w:rPr>
        <w:fldChar w:fldCharType="begin"/>
      </w:r>
      <w:r w:rsidR="00FE1D3B" w:rsidRPr="002C70E5">
        <w:rPr>
          <w:vertAlign w:val="superscript"/>
        </w:rPr>
        <w:instrText xml:space="preserve"> ADDIN EN.CITE &lt;EndNote&gt;&lt;Cite&gt;&lt;Author&gt;Zhu&lt;/Author&gt;&lt;Year&gt;2023&lt;/Year&gt;&lt;RecNum&gt;27&lt;/RecNum&gt;&lt;DisplayText&gt;&lt;style face="superscript"&gt;18&lt;/style&gt;&lt;/DisplayText&gt;&lt;record&gt;&lt;rec-number&gt;27&lt;/rec-number&gt;&lt;foreign-keys&gt;&lt;key app="EN" db-id="9fezs2r0o0s5vsearx7vvaxzatpt00twpz2f" timestamp="1726642509"&gt;27&lt;/key&gt;&lt;/foreign-keys&gt;&lt;ref-type name="Journal Article"&gt;17&lt;/ref-type&gt;&lt;contributors&gt;&lt;authors&gt;&lt;author&gt;Zhu, J.&lt;/author&gt;&lt;author&gt;Li, F. F.&lt;/author&gt;&lt;author&gt;Dai, Q.&lt;/author&gt;&lt;author&gt;Cheng, D.&lt;/author&gt;&lt;author&gt;Bao, F. J.&lt;/author&gt;&lt;author&gt;Yang, S. M.&lt;/author&gt;&lt;author&gt;Ye, Y. F.&lt;/author&gt;&lt;/authors&gt;&lt;/contributors&gt;&lt;auth-address&gt;School of Ophthalmology and Optometry, The Eye Hospital of Wenzhou Medical University, 618 East Fengqi Road, Hangzhou, 310000, Zhejiang, China.&amp;#xD;School of Mechatronic Engineering and Automation of Shanghai University, No.99 Shangda Road, Shanghai, 200444, China. smyang@shu.edu.cn.&amp;#xD;School of Ophthalmology and Optometry, The Eye Hospital of Wenzhou Medical University, 618 East Fengqi Road, Hangzhou, 310000, Zhejiang, China. yyf0571@mail.eye.ac.cn.&lt;/auth-address&gt;&lt;titles&gt;&lt;title&gt;Modified Technique for Small-Incision Lenticule Extraction: Ye&amp;apos;s Swing Technique&lt;/title&gt;&lt;secondary-title&gt;Ophthalmol Ther&lt;/secondary-title&gt;&lt;/titles&gt;&lt;periodical&gt;&lt;full-title&gt;Ophthalmol Ther&lt;/full-title&gt;&lt;/periodical&gt;&lt;pages&gt;365-376&lt;/pages&gt;&lt;volume&gt;12&lt;/volume&gt;&lt;number&gt;1&lt;/number&gt;&lt;edition&gt;20221119&lt;/edition&gt;&lt;keywords&gt;&lt;keyword&gt;Intraoperative complications&lt;/keyword&gt;&lt;keyword&gt;Lenticule tear&lt;/keyword&gt;&lt;keyword&gt;Myopia&lt;/keyword&gt;&lt;keyword&gt;Smile&lt;/keyword&gt;&lt;keyword&gt;Small-incision lenticule extraction&lt;/keyword&gt;&lt;keyword&gt;Swing technique&lt;/keyword&gt;&lt;/keywords&gt;&lt;dates&gt;&lt;year&gt;2023&lt;/year&gt;&lt;pub-dates&gt;&lt;date&gt;Feb&lt;/date&gt;&lt;/pub-dates&gt;&lt;/dates&gt;&lt;isbn&gt;2193-8245 (Print)&lt;/isbn&gt;&lt;accession-num&gt;36402902&lt;/accession-num&gt;&lt;urls&gt;&lt;/urls&gt;&lt;custom2&gt;PMC9834450&lt;/custom2&gt;&lt;electronic-resource-num&gt;10.1007/s40123-022-00612-w&lt;/electronic-resource-num&gt;&lt;remote-database-provider&gt;NLM&lt;/remote-database-provider&gt;&lt;language&gt;eng&lt;/language&gt;&lt;/record&gt;&lt;/Cite&gt;&lt;/EndNote&gt;</w:instrText>
      </w:r>
      <w:r w:rsidR="00130C0F" w:rsidRPr="002C70E5">
        <w:rPr>
          <w:vertAlign w:val="superscript"/>
        </w:rPr>
        <w:fldChar w:fldCharType="separate"/>
      </w:r>
      <w:r w:rsidR="00FE1D3B" w:rsidRPr="002C70E5">
        <w:rPr>
          <w:vertAlign w:val="superscript"/>
        </w:rPr>
        <w:t>18</w:t>
      </w:r>
      <w:r w:rsidR="00130C0F" w:rsidRPr="002C70E5">
        <w:rPr>
          <w:vertAlign w:val="superscript"/>
        </w:rPr>
        <w:fldChar w:fldCharType="end"/>
      </w:r>
      <w:r w:rsidR="00A42965" w:rsidRPr="002C70E5">
        <w:rPr>
          <w:rFonts w:eastAsia="宋体"/>
        </w:rPr>
        <w:t>.</w:t>
      </w:r>
      <w:r w:rsidRPr="002C70E5">
        <w:rPr>
          <w:vertAlign w:val="superscript"/>
        </w:rPr>
        <w:t xml:space="preserve"> </w:t>
      </w:r>
      <w:r w:rsidR="00A42965" w:rsidRPr="002C70E5">
        <w:t>T</w:t>
      </w:r>
      <w:r w:rsidRPr="002C70E5">
        <w:t>he simulations revealed that</w:t>
      </w:r>
      <w:bookmarkStart w:id="26" w:name="OLE_LINK82"/>
      <w:r w:rsidRPr="002C70E5">
        <w:t xml:space="preserve"> under </w:t>
      </w:r>
      <w:bookmarkStart w:id="27" w:name="OLE_LINK109"/>
      <w:bookmarkStart w:id="28" w:name="OLE_LINK83"/>
      <w:r w:rsidR="00E449BD" w:rsidRPr="002C70E5">
        <w:t>Ye’s</w:t>
      </w:r>
      <w:bookmarkEnd w:id="27"/>
      <w:r w:rsidRPr="002C70E5">
        <w:t xml:space="preserve"> Swing Technique</w:t>
      </w:r>
      <w:bookmarkEnd w:id="26"/>
      <w:bookmarkEnd w:id="28"/>
      <w:r w:rsidR="00E83DF6" w:rsidRPr="002C70E5">
        <w:t xml:space="preserve">, </w:t>
      </w:r>
      <w:r w:rsidRPr="002C70E5">
        <w:t xml:space="preserve">the force exerted on the lenticule edge remains </w:t>
      </w:r>
      <w:bookmarkStart w:id="29" w:name="OLE_LINK77"/>
      <w:r w:rsidRPr="002C70E5">
        <w:t>below its tensile threshold</w:t>
      </w:r>
      <w:bookmarkEnd w:id="29"/>
      <w:r w:rsidR="00FD0F87" w:rsidRPr="002C70E5">
        <w:t xml:space="preserve"> (</w:t>
      </w:r>
      <w:r w:rsidR="00FD0F87" w:rsidRPr="002C70E5">
        <w:rPr>
          <w:b/>
          <w:bCs/>
        </w:rPr>
        <w:t>Figure 2</w:t>
      </w:r>
      <w:r w:rsidR="00FD0F87" w:rsidRPr="002C70E5">
        <w:t>)</w:t>
      </w:r>
      <w:r w:rsidRPr="002C70E5">
        <w:t xml:space="preserve">. </w:t>
      </w:r>
      <w:bookmarkStart w:id="30" w:name="OLE_LINK81"/>
      <w:bookmarkStart w:id="31" w:name="OLE_LINK84"/>
      <w:r w:rsidR="0063403C" w:rsidRPr="002C70E5">
        <w:rPr>
          <w:lang w:eastAsia="zh-CN"/>
        </w:rPr>
        <w:t>T</w:t>
      </w:r>
      <w:r w:rsidR="0063403C" w:rsidRPr="002C70E5">
        <w:t xml:space="preserve">he </w:t>
      </w:r>
      <w:r w:rsidR="0063403C" w:rsidRPr="002C70E5">
        <w:rPr>
          <w:lang w:eastAsia="zh-CN"/>
        </w:rPr>
        <w:t>spatula</w:t>
      </w:r>
      <w:r w:rsidR="0063403C" w:rsidRPr="002C70E5">
        <w:t xml:space="preserve"> </w:t>
      </w:r>
      <w:r w:rsidR="0063403C" w:rsidRPr="002C70E5">
        <w:rPr>
          <w:rFonts w:eastAsia="宋体"/>
        </w:rPr>
        <w:t>motion</w:t>
      </w:r>
      <w:r w:rsidR="0063403C" w:rsidRPr="002C70E5">
        <w:rPr>
          <w:rFonts w:eastAsia="宋体"/>
          <w:lang w:eastAsia="zh-CN"/>
        </w:rPr>
        <w:t xml:space="preserve"> on the posterior surface</w:t>
      </w:r>
      <w:r w:rsidR="0063403C" w:rsidRPr="002C70E5">
        <w:rPr>
          <w:rFonts w:eastAsia="宋体"/>
        </w:rPr>
        <w:t xml:space="preserve"> prevents lenticule tearing or damage, thereby ensuring</w:t>
      </w:r>
      <w:r w:rsidR="0063403C" w:rsidRPr="002C70E5">
        <w:t xml:space="preserve"> lenticule</w:t>
      </w:r>
      <w:r w:rsidR="0063403C" w:rsidRPr="002C70E5">
        <w:rPr>
          <w:lang w:eastAsia="zh-CN"/>
        </w:rPr>
        <w:t xml:space="preserve"> integrity</w:t>
      </w:r>
      <w:r w:rsidR="0063403C" w:rsidRPr="002C70E5">
        <w:t>.</w:t>
      </w:r>
      <w:bookmarkEnd w:id="30"/>
      <w:r w:rsidR="0063403C" w:rsidRPr="002C70E5">
        <w:t xml:space="preserve"> </w:t>
      </w:r>
      <w:bookmarkEnd w:id="31"/>
      <w:r w:rsidRPr="002C70E5">
        <w:t>Theoretically, this approach reduces the risk of lenticule breakage, particularly for thinner lenticules.</w:t>
      </w:r>
    </w:p>
    <w:p w14:paraId="172227C1" w14:textId="77777777" w:rsidR="00FF5439" w:rsidRPr="002C70E5" w:rsidRDefault="00FF5439" w:rsidP="002C70E5"/>
    <w:p w14:paraId="73B1503D" w14:textId="1C8DE54E" w:rsidR="0063403C" w:rsidRPr="002C70E5" w:rsidRDefault="00230C97" w:rsidP="002C70E5">
      <w:bookmarkStart w:id="32" w:name="OLE_LINK108"/>
      <w:r w:rsidRPr="002C70E5">
        <w:t xml:space="preserve">In Ye’s Swing Technique, a small surgical hook is first used to open the full-length corneal cap incision, while only half the length of the lenticule incision is opened. During spatula insertion, if </w:t>
      </w:r>
      <w:r w:rsidRPr="002C70E5">
        <w:lastRenderedPageBreak/>
        <w:t>it enters the upper layer, movement is unimpeded due to the pre-opened space. However, if it inadvertently enters the lower layer, a lenticule edge can be observed above the spatula, and the entry space becomes noticeably tighter, resulting in greater resistance to movement. This asymmetrical incision approach effectively reduces the likelihood of dissecting in the wrong plane. During anterior surface separation, the lenticule remains attached to the stromal bed, minimizing the risk of fragmentation even when the spatula reaches the lenticule edge at the 8 o’clock position. For posterior surface separation, as the spatula approaches the 8 o’clock position, maintaining the peripheral edge zone and ensuring the spatula does not pass beyond that margin effectively prevents lenticule edge rupture.</w:t>
      </w:r>
    </w:p>
    <w:p w14:paraId="6144FB00" w14:textId="77777777" w:rsidR="00FF5439" w:rsidRPr="002C70E5" w:rsidRDefault="00FF5439" w:rsidP="002C70E5"/>
    <w:bookmarkEnd w:id="32"/>
    <w:p w14:paraId="5C177B8A" w14:textId="43B10538" w:rsidR="006E4797" w:rsidRPr="002C70E5" w:rsidRDefault="006A1238" w:rsidP="002C70E5">
      <w:r w:rsidRPr="002C70E5">
        <w:t xml:space="preserve">Our study has several limitations. First, no control group (patients who underwent conventional SMILE) was included. Ideally, if the conventional and modified techniques were applied to fellow eyes of the same patient, the comparisons would yield more robust reference values. Second, </w:t>
      </w:r>
      <w:r w:rsidRPr="002C70E5">
        <w:rPr>
          <w:rFonts w:eastAsia="宋体"/>
        </w:rPr>
        <w:t xml:space="preserve">the refractive status at 1 week postoperatively may not </w:t>
      </w:r>
      <w:r w:rsidRPr="002C70E5">
        <w:t xml:space="preserve">have been fully stabilized, </w:t>
      </w:r>
      <w:r w:rsidR="00E84A42" w:rsidRPr="002C70E5">
        <w:t>and an extended follow-up period is necessary to evaluate the long-term outcomes.</w:t>
      </w:r>
      <w:r w:rsidRPr="002C70E5">
        <w:t xml:space="preserve"> Third, this study did not use confocal microscopy to evaluate postoperative inflammatory responses or microscopic changes in the cornea. Incorporating confocal microscopy or histological examinations could provide a more comprehensive assessment of the effects of this modified technique.</w:t>
      </w:r>
    </w:p>
    <w:p w14:paraId="0BEB38EC" w14:textId="77777777" w:rsidR="006E4797" w:rsidRPr="002C70E5" w:rsidRDefault="006E4797" w:rsidP="002C70E5"/>
    <w:p w14:paraId="59F37CC4" w14:textId="6B8567C5" w:rsidR="006E4797" w:rsidRPr="002C70E5" w:rsidRDefault="006A1238" w:rsidP="002C70E5">
      <w:pPr>
        <w:pBdr>
          <w:top w:val="nil"/>
          <w:left w:val="nil"/>
          <w:bottom w:val="nil"/>
          <w:right w:val="nil"/>
          <w:between w:val="nil"/>
        </w:pBdr>
      </w:pPr>
      <w:r w:rsidRPr="002C70E5">
        <w:rPr>
          <w:b/>
        </w:rPr>
        <w:t xml:space="preserve">ACKNOWLEDGMENTS: </w:t>
      </w:r>
    </w:p>
    <w:p w14:paraId="57602508" w14:textId="67FFF227" w:rsidR="00AE05E0" w:rsidRPr="002C70E5" w:rsidRDefault="006A1238" w:rsidP="002C70E5">
      <w:r w:rsidRPr="002C70E5">
        <w:t>This work was supported in part by the Science and Technology Plan Project of the Wenzhou Science and Technology Bureau (Y20190638).</w:t>
      </w:r>
    </w:p>
    <w:p w14:paraId="1E798AC9" w14:textId="77777777" w:rsidR="00AE05E0" w:rsidRPr="002C70E5" w:rsidRDefault="00AE05E0" w:rsidP="002C70E5"/>
    <w:p w14:paraId="5E703EBA" w14:textId="2C5913ED" w:rsidR="006E4797" w:rsidRPr="002C70E5" w:rsidRDefault="006A1238" w:rsidP="002C70E5">
      <w:pPr>
        <w:pBdr>
          <w:top w:val="nil"/>
          <w:left w:val="nil"/>
          <w:bottom w:val="nil"/>
          <w:right w:val="nil"/>
          <w:between w:val="nil"/>
        </w:pBdr>
      </w:pPr>
      <w:r w:rsidRPr="002C70E5">
        <w:rPr>
          <w:b/>
        </w:rPr>
        <w:t xml:space="preserve">DISCLOSURES: </w:t>
      </w:r>
    </w:p>
    <w:p w14:paraId="132340D6" w14:textId="583D4F10" w:rsidR="006E4797" w:rsidRPr="002C70E5" w:rsidRDefault="006A1238" w:rsidP="002C70E5">
      <w:r w:rsidRPr="002C70E5">
        <w:t xml:space="preserve"> The authors </w:t>
      </w:r>
      <w:r w:rsidR="005514A3" w:rsidRPr="002C70E5">
        <w:rPr>
          <w:lang w:eastAsia="zh-CN"/>
        </w:rPr>
        <w:t>declare</w:t>
      </w:r>
      <w:r w:rsidRPr="002C70E5">
        <w:t xml:space="preserve"> no conflicts of interest.</w:t>
      </w:r>
    </w:p>
    <w:p w14:paraId="1456C03D" w14:textId="1073E047" w:rsidR="004D5D82" w:rsidRPr="002C70E5" w:rsidRDefault="004D5D82" w:rsidP="002C70E5"/>
    <w:p w14:paraId="0D2CBE9E" w14:textId="77777777" w:rsidR="007D09E3" w:rsidRPr="002C70E5" w:rsidRDefault="006A1238" w:rsidP="002C70E5">
      <w:pPr>
        <w:rPr>
          <w:b/>
        </w:rPr>
      </w:pPr>
      <w:r w:rsidRPr="002C70E5">
        <w:rPr>
          <w:b/>
        </w:rPr>
        <w:t>REFERENCES:</w:t>
      </w:r>
    </w:p>
    <w:p w14:paraId="127C3C2D" w14:textId="77777777" w:rsidR="00FE1D3B" w:rsidRPr="002C70E5" w:rsidRDefault="00FE1D3B" w:rsidP="002C70E5">
      <w:pPr>
        <w:pStyle w:val="EndNoteBibliography"/>
      </w:pPr>
      <w:r w:rsidRPr="002C70E5">
        <w:rPr>
          <w:rFonts w:eastAsia="Times New Roman"/>
          <w:kern w:val="2"/>
          <w:lang w:eastAsia="ja-JP"/>
        </w:rPr>
        <w:fldChar w:fldCharType="begin"/>
      </w:r>
      <w:r w:rsidRPr="002C70E5">
        <w:rPr>
          <w:rFonts w:eastAsia="Times New Roman"/>
          <w:kern w:val="2"/>
          <w:lang w:eastAsia="ja-JP"/>
        </w:rPr>
        <w:instrText xml:space="preserve"> ADDIN EN.REFLIST </w:instrText>
      </w:r>
      <w:r w:rsidRPr="002C70E5">
        <w:rPr>
          <w:rFonts w:eastAsia="Times New Roman"/>
          <w:kern w:val="2"/>
          <w:lang w:eastAsia="ja-JP"/>
        </w:rPr>
        <w:fldChar w:fldCharType="separate"/>
      </w:r>
      <w:r w:rsidRPr="002C70E5">
        <w:t>1</w:t>
      </w:r>
      <w:r w:rsidRPr="002C70E5">
        <w:tab/>
        <w:t xml:space="preserve">Ang, M. et al. Refractive lenticule extraction: Transition and comparison of 3 surgical techniques. </w:t>
      </w:r>
      <w:r w:rsidRPr="002C70E5">
        <w:rPr>
          <w:i/>
        </w:rPr>
        <w:t>J Cataract Refract Surg.</w:t>
      </w:r>
      <w:r w:rsidRPr="002C70E5">
        <w:t xml:space="preserve"> </w:t>
      </w:r>
      <w:r w:rsidRPr="002C70E5">
        <w:rPr>
          <w:b/>
        </w:rPr>
        <w:t>40</w:t>
      </w:r>
      <w:r w:rsidRPr="002C70E5">
        <w:t xml:space="preserve"> (9), 1415-1424 (2014).</w:t>
      </w:r>
    </w:p>
    <w:p w14:paraId="0EBE6451" w14:textId="77777777" w:rsidR="00FE1D3B" w:rsidRPr="002C70E5" w:rsidRDefault="00FE1D3B" w:rsidP="002C70E5">
      <w:pPr>
        <w:pStyle w:val="EndNoteBibliography"/>
      </w:pPr>
      <w:r w:rsidRPr="002C70E5">
        <w:t>2</w:t>
      </w:r>
      <w:r w:rsidRPr="002C70E5">
        <w:tab/>
        <w:t xml:space="preserve">Moshirfar, M. et al. A literature review of the incidence, management, and prognosis of corneal epithelial-related complications after laser-assisted </w:t>
      </w:r>
      <w:r w:rsidRPr="00CC21DD">
        <w:rPr>
          <w:i/>
          <w:iCs/>
        </w:rPr>
        <w:t>in situ</w:t>
      </w:r>
      <w:r w:rsidRPr="002C70E5">
        <w:t xml:space="preserve"> keratomileusis (lasik), photorefractive keratectomy (prk), and small incision lenticule extraction (smile). </w:t>
      </w:r>
      <w:r w:rsidRPr="002C70E5">
        <w:rPr>
          <w:i/>
        </w:rPr>
        <w:t>Cureus.</w:t>
      </w:r>
      <w:r w:rsidRPr="002C70E5">
        <w:t xml:space="preserve"> </w:t>
      </w:r>
      <w:r w:rsidRPr="002C70E5">
        <w:rPr>
          <w:b/>
        </w:rPr>
        <w:t>15</w:t>
      </w:r>
      <w:r w:rsidRPr="002C70E5">
        <w:t xml:space="preserve"> (8), e43926 (2023).</w:t>
      </w:r>
    </w:p>
    <w:p w14:paraId="63257F09" w14:textId="77777777" w:rsidR="00FE1D3B" w:rsidRPr="002C70E5" w:rsidRDefault="00FE1D3B" w:rsidP="002C70E5">
      <w:pPr>
        <w:pStyle w:val="EndNoteBibliography"/>
      </w:pPr>
      <w:r w:rsidRPr="002C70E5">
        <w:t>3</w:t>
      </w:r>
      <w:r w:rsidRPr="002C70E5">
        <w:tab/>
        <w:t xml:space="preserve">Asif, M. I. et al. Complications of small incision lenticule extraction. </w:t>
      </w:r>
      <w:r w:rsidRPr="002C70E5">
        <w:rPr>
          <w:i/>
        </w:rPr>
        <w:t>Indian J Ophthalmol.</w:t>
      </w:r>
      <w:r w:rsidRPr="002C70E5">
        <w:t xml:space="preserve"> </w:t>
      </w:r>
      <w:r w:rsidRPr="002C70E5">
        <w:rPr>
          <w:b/>
        </w:rPr>
        <w:t>68</w:t>
      </w:r>
      <w:r w:rsidRPr="002C70E5">
        <w:t xml:space="preserve"> (12), 2711-2722 (2020).</w:t>
      </w:r>
    </w:p>
    <w:p w14:paraId="543E537D" w14:textId="77777777" w:rsidR="00FE1D3B" w:rsidRPr="002C70E5" w:rsidRDefault="00FE1D3B" w:rsidP="002C70E5">
      <w:pPr>
        <w:pStyle w:val="EndNoteBibliography"/>
      </w:pPr>
      <w:r w:rsidRPr="002C70E5">
        <w:t>4</w:t>
      </w:r>
      <w:r w:rsidRPr="002C70E5">
        <w:tab/>
        <w:t xml:space="preserve">Wang, Y. et al. Incidence and management of intraoperative complications during small-incision lenticule extraction in 3004 cases. </w:t>
      </w:r>
      <w:r w:rsidRPr="002C70E5">
        <w:rPr>
          <w:i/>
        </w:rPr>
        <w:t>J Cataract Refract Surg.</w:t>
      </w:r>
      <w:r w:rsidRPr="002C70E5">
        <w:t xml:space="preserve"> </w:t>
      </w:r>
      <w:r w:rsidRPr="002C70E5">
        <w:rPr>
          <w:b/>
        </w:rPr>
        <w:t>43</w:t>
      </w:r>
      <w:r w:rsidRPr="002C70E5">
        <w:t xml:space="preserve"> (6), 796-802 (2017).</w:t>
      </w:r>
    </w:p>
    <w:p w14:paraId="03B44198" w14:textId="77777777" w:rsidR="00FE1D3B" w:rsidRPr="002C70E5" w:rsidRDefault="00FE1D3B" w:rsidP="002C70E5">
      <w:pPr>
        <w:pStyle w:val="EndNoteBibliography"/>
      </w:pPr>
      <w:r w:rsidRPr="002C70E5">
        <w:t>5</w:t>
      </w:r>
      <w:r w:rsidRPr="002C70E5">
        <w:tab/>
        <w:t xml:space="preserve">Chan, T. C. Y. et al. Effect of the learning curve on visual and refractive outcomes of small-incision lenticule extraction. </w:t>
      </w:r>
      <w:r w:rsidRPr="002C70E5">
        <w:rPr>
          <w:i/>
        </w:rPr>
        <w:t>Cornea.</w:t>
      </w:r>
      <w:r w:rsidRPr="002C70E5">
        <w:t xml:space="preserve"> </w:t>
      </w:r>
      <w:r w:rsidRPr="002C70E5">
        <w:rPr>
          <w:b/>
        </w:rPr>
        <w:t>36</w:t>
      </w:r>
      <w:r w:rsidRPr="002C70E5">
        <w:t xml:space="preserve"> (9), 1044-1050 (2017).</w:t>
      </w:r>
    </w:p>
    <w:p w14:paraId="31B52C5F" w14:textId="04DA8266" w:rsidR="00FE1D3B" w:rsidRPr="002C70E5" w:rsidRDefault="00FE1D3B" w:rsidP="002C70E5">
      <w:pPr>
        <w:pStyle w:val="EndNoteBibliography"/>
      </w:pPr>
      <w:r w:rsidRPr="002C70E5">
        <w:t>6</w:t>
      </w:r>
      <w:r w:rsidRPr="002C70E5">
        <w:tab/>
        <w:t xml:space="preserve">Ramirez-Miranda, A., Ramirez-Luquin, T., Navas, A., Graue-Hernandez, E. O. Refractive lenticule extraction complications. </w:t>
      </w:r>
      <w:r w:rsidRPr="002C70E5">
        <w:rPr>
          <w:i/>
        </w:rPr>
        <w:t>Cornea.</w:t>
      </w:r>
      <w:r w:rsidRPr="002C70E5">
        <w:t xml:space="preserve"> </w:t>
      </w:r>
      <w:r w:rsidRPr="002C70E5">
        <w:rPr>
          <w:b/>
        </w:rPr>
        <w:t>34 Suppl 10</w:t>
      </w:r>
      <w:r w:rsidR="00CC21DD">
        <w:rPr>
          <w:b/>
        </w:rPr>
        <w:t>,</w:t>
      </w:r>
      <w:r w:rsidRPr="002C70E5">
        <w:t xml:space="preserve"> S65-67 (2015).</w:t>
      </w:r>
    </w:p>
    <w:p w14:paraId="143BEC07" w14:textId="77777777" w:rsidR="00FE1D3B" w:rsidRPr="002C70E5" w:rsidRDefault="00FE1D3B" w:rsidP="002C70E5">
      <w:pPr>
        <w:pStyle w:val="EndNoteBibliography"/>
      </w:pPr>
      <w:r w:rsidRPr="002C70E5">
        <w:t>7</w:t>
      </w:r>
      <w:r w:rsidRPr="002C70E5">
        <w:tab/>
        <w:t xml:space="preserve">Ivarsen, A., Asp, S., Hjortdal, J. Safety and complications of more than 1500 small-incision lenticule extraction procedures. </w:t>
      </w:r>
      <w:r w:rsidRPr="002C70E5">
        <w:rPr>
          <w:i/>
        </w:rPr>
        <w:t>Ophthalmology.</w:t>
      </w:r>
      <w:r w:rsidRPr="002C70E5">
        <w:t xml:space="preserve"> </w:t>
      </w:r>
      <w:r w:rsidRPr="002C70E5">
        <w:rPr>
          <w:b/>
        </w:rPr>
        <w:t>121</w:t>
      </w:r>
      <w:r w:rsidRPr="002C70E5">
        <w:t xml:space="preserve"> (4), 822-828 (2014).</w:t>
      </w:r>
    </w:p>
    <w:p w14:paraId="1939A017" w14:textId="77777777" w:rsidR="00FE1D3B" w:rsidRPr="002C70E5" w:rsidRDefault="00FE1D3B" w:rsidP="002C70E5">
      <w:pPr>
        <w:pStyle w:val="EndNoteBibliography"/>
      </w:pPr>
      <w:r w:rsidRPr="002C70E5">
        <w:t>8</w:t>
      </w:r>
      <w:r w:rsidRPr="002C70E5">
        <w:tab/>
        <w:t xml:space="preserve">Qiu, P. J. Yang, Y. B. Analysis and management of intraoperative complications during </w:t>
      </w:r>
      <w:r w:rsidRPr="002C70E5">
        <w:lastRenderedPageBreak/>
        <w:t xml:space="preserve">small-incision lenticule extraction. </w:t>
      </w:r>
      <w:r w:rsidRPr="002C70E5">
        <w:rPr>
          <w:i/>
        </w:rPr>
        <w:t>Int J Ophthalmol.</w:t>
      </w:r>
      <w:r w:rsidRPr="002C70E5">
        <w:t xml:space="preserve"> </w:t>
      </w:r>
      <w:r w:rsidRPr="002C70E5">
        <w:rPr>
          <w:b/>
        </w:rPr>
        <w:t>9</w:t>
      </w:r>
      <w:r w:rsidRPr="002C70E5">
        <w:t xml:space="preserve"> (11), 1697-1700 (2016).</w:t>
      </w:r>
    </w:p>
    <w:p w14:paraId="60D0C87A" w14:textId="4626B87E" w:rsidR="00FE1D3B" w:rsidRPr="002C70E5" w:rsidRDefault="00FE1D3B" w:rsidP="002C70E5">
      <w:pPr>
        <w:pStyle w:val="EndNoteBibliography"/>
      </w:pPr>
      <w:r w:rsidRPr="002C70E5">
        <w:t>9</w:t>
      </w:r>
      <w:r w:rsidRPr="002C70E5">
        <w:tab/>
        <w:t xml:space="preserve">Kim, B. K., Mun, S. J., Lee, D. G., Choi, H. T., Chung, Y. T. Management of incision failure during small incision lenticule extraction because of conjunctivochalasis. </w:t>
      </w:r>
      <w:r w:rsidRPr="002C70E5">
        <w:rPr>
          <w:i/>
        </w:rPr>
        <w:t>Am J Ophthalmol Case Rep.</w:t>
      </w:r>
      <w:r w:rsidRPr="002C70E5">
        <w:t xml:space="preserve"> </w:t>
      </w:r>
      <w:r w:rsidRPr="002C70E5">
        <w:rPr>
          <w:b/>
        </w:rPr>
        <w:t>7</w:t>
      </w:r>
      <w:r w:rsidR="00CC21DD">
        <w:rPr>
          <w:b/>
        </w:rPr>
        <w:t>,</w:t>
      </w:r>
      <w:r w:rsidRPr="002C70E5">
        <w:t xml:space="preserve"> 134-137 (2017).</w:t>
      </w:r>
    </w:p>
    <w:p w14:paraId="748D525B" w14:textId="77777777" w:rsidR="00FE1D3B" w:rsidRPr="002C70E5" w:rsidRDefault="00FE1D3B" w:rsidP="002C70E5">
      <w:pPr>
        <w:pStyle w:val="EndNoteBibliography"/>
      </w:pPr>
      <w:r w:rsidRPr="002C70E5">
        <w:t>10</w:t>
      </w:r>
      <w:r w:rsidRPr="002C70E5">
        <w:tab/>
        <w:t xml:space="preserve">Titiyal, J. S. et al. Learning curve of small incision lenticule extraction: Challenges and complications. </w:t>
      </w:r>
      <w:r w:rsidRPr="002C70E5">
        <w:rPr>
          <w:i/>
        </w:rPr>
        <w:t>Cornea.</w:t>
      </w:r>
      <w:r w:rsidRPr="002C70E5">
        <w:t xml:space="preserve"> </w:t>
      </w:r>
      <w:r w:rsidRPr="002C70E5">
        <w:rPr>
          <w:b/>
        </w:rPr>
        <w:t>36</w:t>
      </w:r>
      <w:r w:rsidRPr="002C70E5">
        <w:t xml:space="preserve"> (11), 1377-1382 (2017).</w:t>
      </w:r>
    </w:p>
    <w:p w14:paraId="1F721AD5" w14:textId="77777777" w:rsidR="00FE1D3B" w:rsidRPr="002C70E5" w:rsidRDefault="00FE1D3B" w:rsidP="002C70E5">
      <w:pPr>
        <w:pStyle w:val="EndNoteBibliography"/>
      </w:pPr>
      <w:r w:rsidRPr="002C70E5">
        <w:t>11</w:t>
      </w:r>
      <w:r w:rsidRPr="002C70E5">
        <w:tab/>
        <w:t xml:space="preserve">Li, M. et al. Comparison of corneal sensation between small incision lenticule extraction (smile) and femtosecond laser-assisted lasik for myopia. </w:t>
      </w:r>
      <w:r w:rsidRPr="002C70E5">
        <w:rPr>
          <w:i/>
        </w:rPr>
        <w:t>J Refract Surg.</w:t>
      </w:r>
      <w:r w:rsidRPr="002C70E5">
        <w:t xml:space="preserve"> </w:t>
      </w:r>
      <w:r w:rsidRPr="002C70E5">
        <w:rPr>
          <w:b/>
        </w:rPr>
        <w:t>30</w:t>
      </w:r>
      <w:r w:rsidRPr="002C70E5">
        <w:t xml:space="preserve"> (2), 94-100 (2014).</w:t>
      </w:r>
    </w:p>
    <w:p w14:paraId="73BA678A" w14:textId="636CB3ED" w:rsidR="00FE1D3B" w:rsidRPr="002C70E5" w:rsidRDefault="00FE1D3B" w:rsidP="002C70E5">
      <w:pPr>
        <w:pStyle w:val="EndNoteBibliography"/>
      </w:pPr>
      <w:r w:rsidRPr="002C70E5">
        <w:t>12</w:t>
      </w:r>
      <w:r w:rsidRPr="002C70E5">
        <w:tab/>
        <w:t xml:space="preserve">Titiyal, J. S. et al. Small incision lenticule extraction (smile) techniques: Patient selection and perspectives. </w:t>
      </w:r>
      <w:r w:rsidRPr="002C70E5">
        <w:rPr>
          <w:i/>
        </w:rPr>
        <w:t>Clin Ophthalmol.</w:t>
      </w:r>
      <w:r w:rsidRPr="002C70E5">
        <w:t xml:space="preserve"> </w:t>
      </w:r>
      <w:r w:rsidRPr="002C70E5">
        <w:rPr>
          <w:b/>
        </w:rPr>
        <w:t>12</w:t>
      </w:r>
      <w:r w:rsidR="00CC21DD">
        <w:rPr>
          <w:b/>
        </w:rPr>
        <w:t>,</w:t>
      </w:r>
      <w:r w:rsidRPr="002C70E5">
        <w:t xml:space="preserve"> 1685-1699 (2018).</w:t>
      </w:r>
    </w:p>
    <w:p w14:paraId="46EC73E4" w14:textId="77777777" w:rsidR="00FE1D3B" w:rsidRPr="002C70E5" w:rsidRDefault="00FE1D3B" w:rsidP="002C70E5">
      <w:pPr>
        <w:pStyle w:val="EndNoteBibliography"/>
      </w:pPr>
      <w:r w:rsidRPr="002C70E5">
        <w:t>13</w:t>
      </w:r>
      <w:r w:rsidRPr="002C70E5">
        <w:tab/>
        <w:t xml:space="preserve">Zhao, Y. et al. Development of the continuous curvilinear lenticulerrhexis technique for small incision lenticule extraction. </w:t>
      </w:r>
      <w:r w:rsidRPr="002C70E5">
        <w:rPr>
          <w:i/>
        </w:rPr>
        <w:t>J Refract Surg.</w:t>
      </w:r>
      <w:r w:rsidRPr="002C70E5">
        <w:t xml:space="preserve"> </w:t>
      </w:r>
      <w:r w:rsidRPr="002C70E5">
        <w:rPr>
          <w:b/>
        </w:rPr>
        <w:t>31</w:t>
      </w:r>
      <w:r w:rsidRPr="002C70E5">
        <w:t xml:space="preserve"> (1), 16-21 (2015).</w:t>
      </w:r>
    </w:p>
    <w:p w14:paraId="02A954A3" w14:textId="77777777" w:rsidR="00FE1D3B" w:rsidRPr="002C70E5" w:rsidRDefault="00FE1D3B" w:rsidP="002C70E5">
      <w:pPr>
        <w:pStyle w:val="EndNoteBibliography"/>
      </w:pPr>
      <w:r w:rsidRPr="002C70E5">
        <w:t>14</w:t>
      </w:r>
      <w:r w:rsidRPr="002C70E5">
        <w:tab/>
        <w:t xml:space="preserve">Ganesh, S. Brar, S. Lenticuloschisis: A "no dissection" technique for lenticule extraction in small incision lenticule extraction. </w:t>
      </w:r>
      <w:r w:rsidRPr="002C70E5">
        <w:rPr>
          <w:i/>
        </w:rPr>
        <w:t>J Refract Surg.</w:t>
      </w:r>
      <w:r w:rsidRPr="002C70E5">
        <w:t xml:space="preserve"> </w:t>
      </w:r>
      <w:r w:rsidRPr="002C70E5">
        <w:rPr>
          <w:b/>
        </w:rPr>
        <w:t>33</w:t>
      </w:r>
      <w:r w:rsidRPr="002C70E5">
        <w:t xml:space="preserve"> (8), 563-566 (2017).</w:t>
      </w:r>
    </w:p>
    <w:p w14:paraId="499F4B06" w14:textId="77777777" w:rsidR="00FE1D3B" w:rsidRPr="002C70E5" w:rsidRDefault="00FE1D3B" w:rsidP="002C70E5">
      <w:pPr>
        <w:pStyle w:val="EndNoteBibliography"/>
      </w:pPr>
      <w:r w:rsidRPr="002C70E5">
        <w:t>15</w:t>
      </w:r>
      <w:r w:rsidRPr="002C70E5">
        <w:tab/>
        <w:t xml:space="preserve">Kim, B. K., Mun, S. J., Lee, D. G., Choi, H. T., Chung, Y. T. Chung's swing technique: A new technique for small-incision lenticule extraction. </w:t>
      </w:r>
      <w:r w:rsidRPr="002C70E5">
        <w:rPr>
          <w:i/>
        </w:rPr>
        <w:t>BMC Ophthalmol.</w:t>
      </w:r>
      <w:r w:rsidRPr="002C70E5">
        <w:t xml:space="preserve"> </w:t>
      </w:r>
      <w:r w:rsidRPr="002C70E5">
        <w:rPr>
          <w:b/>
        </w:rPr>
        <w:t>16</w:t>
      </w:r>
      <w:r w:rsidRPr="002C70E5">
        <w:t xml:space="preserve"> (1), 154 (2016).</w:t>
      </w:r>
    </w:p>
    <w:p w14:paraId="05F3219D" w14:textId="207E3DDF" w:rsidR="00FE1D3B" w:rsidRPr="002C70E5" w:rsidRDefault="00FE1D3B" w:rsidP="002C70E5">
      <w:pPr>
        <w:pStyle w:val="EndNoteBibliography"/>
      </w:pPr>
      <w:r w:rsidRPr="002C70E5">
        <w:t>16</w:t>
      </w:r>
      <w:r w:rsidRPr="002C70E5">
        <w:tab/>
        <w:t xml:space="preserve">Li, M. M. D. et al. Comparison of corneal sensation between small incision lenticule extraction (smile) and femtosecond laser-assisted lasik for myopia. </w:t>
      </w:r>
      <w:r w:rsidRPr="002C70E5">
        <w:rPr>
          <w:i/>
        </w:rPr>
        <w:t>J</w:t>
      </w:r>
      <w:r w:rsidR="00CC21DD">
        <w:rPr>
          <w:i/>
        </w:rPr>
        <w:t xml:space="preserve"> </w:t>
      </w:r>
      <w:r w:rsidRPr="002C70E5">
        <w:rPr>
          <w:i/>
        </w:rPr>
        <w:t>Refract Surg.</w:t>
      </w:r>
      <w:r w:rsidRPr="002C70E5">
        <w:t xml:space="preserve"> </w:t>
      </w:r>
      <w:r w:rsidRPr="002C70E5">
        <w:rPr>
          <w:b/>
        </w:rPr>
        <w:t>30</w:t>
      </w:r>
      <w:r w:rsidRPr="002C70E5">
        <w:t xml:space="preserve"> (2), 94-100 (2014).</w:t>
      </w:r>
    </w:p>
    <w:p w14:paraId="200DE673" w14:textId="7023A521" w:rsidR="00FE1D3B" w:rsidRPr="002C70E5" w:rsidRDefault="00FE1D3B" w:rsidP="002C70E5">
      <w:pPr>
        <w:pStyle w:val="EndNoteBibliography"/>
      </w:pPr>
      <w:r w:rsidRPr="002C70E5">
        <w:t>17</w:t>
      </w:r>
      <w:r w:rsidRPr="002C70E5">
        <w:tab/>
        <w:t xml:space="preserve">Khalifa, M. A., Allam, W. A., Shaheen, M. S. Visual outcome after correcting the refractive error of large pupil patients with wavefront-guided ablation. </w:t>
      </w:r>
      <w:r w:rsidRPr="002C70E5">
        <w:rPr>
          <w:i/>
        </w:rPr>
        <w:t>Clin Ophthalmol.</w:t>
      </w:r>
      <w:r w:rsidRPr="002C70E5">
        <w:t xml:space="preserve"> </w:t>
      </w:r>
      <w:r w:rsidRPr="002C70E5">
        <w:rPr>
          <w:b/>
        </w:rPr>
        <w:t>6</w:t>
      </w:r>
      <w:r w:rsidR="00CC21DD">
        <w:rPr>
          <w:b/>
        </w:rPr>
        <w:t>,</w:t>
      </w:r>
      <w:r w:rsidRPr="002C70E5">
        <w:t xml:space="preserve"> 2001-2011 (2012).</w:t>
      </w:r>
    </w:p>
    <w:p w14:paraId="5B2703A5" w14:textId="77777777" w:rsidR="00FE1D3B" w:rsidRPr="002C70E5" w:rsidRDefault="00FE1D3B" w:rsidP="002C70E5">
      <w:pPr>
        <w:pStyle w:val="EndNoteBibliography"/>
      </w:pPr>
      <w:r w:rsidRPr="002C70E5">
        <w:t>18</w:t>
      </w:r>
      <w:r w:rsidRPr="002C70E5">
        <w:tab/>
        <w:t xml:space="preserve">Zhu, J. et al. Modified technique for small-incision lenticule extraction: Ye's swing technique. </w:t>
      </w:r>
      <w:r w:rsidRPr="002C70E5">
        <w:rPr>
          <w:i/>
        </w:rPr>
        <w:t>Ophthalmol Ther.</w:t>
      </w:r>
      <w:r w:rsidRPr="002C70E5">
        <w:t xml:space="preserve"> </w:t>
      </w:r>
      <w:r w:rsidRPr="002C70E5">
        <w:rPr>
          <w:b/>
        </w:rPr>
        <w:t>12</w:t>
      </w:r>
      <w:r w:rsidRPr="002C70E5">
        <w:t xml:space="preserve"> (1), 365-376 (2023).</w:t>
      </w:r>
    </w:p>
    <w:p w14:paraId="27EE8728" w14:textId="77777777" w:rsidR="00FE1D3B" w:rsidRPr="002C70E5" w:rsidRDefault="00FE1D3B" w:rsidP="002C70E5">
      <w:pPr>
        <w:pStyle w:val="EndNoteBibliography"/>
      </w:pPr>
      <w:r w:rsidRPr="002C70E5">
        <w:t>19</w:t>
      </w:r>
      <w:r w:rsidRPr="002C70E5">
        <w:tab/>
        <w:t xml:space="preserve">Moshirfar, M. et al. Small-incision lenticule extraction. </w:t>
      </w:r>
      <w:r w:rsidRPr="002C70E5">
        <w:rPr>
          <w:i/>
        </w:rPr>
        <w:t>J Cataract Refract Surg.</w:t>
      </w:r>
      <w:r w:rsidRPr="002C70E5">
        <w:t xml:space="preserve"> </w:t>
      </w:r>
      <w:r w:rsidRPr="002C70E5">
        <w:rPr>
          <w:b/>
        </w:rPr>
        <w:t>41</w:t>
      </w:r>
      <w:r w:rsidRPr="002C70E5">
        <w:t xml:space="preserve"> (3), 652-665 (2015).</w:t>
      </w:r>
    </w:p>
    <w:p w14:paraId="255D530A" w14:textId="77777777" w:rsidR="00FE1D3B" w:rsidRPr="002C70E5" w:rsidRDefault="00FE1D3B" w:rsidP="002C70E5">
      <w:pPr>
        <w:pStyle w:val="EndNoteBibliography"/>
      </w:pPr>
      <w:r w:rsidRPr="002C70E5">
        <w:t>20</w:t>
      </w:r>
      <w:r w:rsidRPr="002C70E5">
        <w:tab/>
        <w:t xml:space="preserve">Liu, C. H. et al. Opaque bubble layer: Incidence, risk factors, and clinical relevance. </w:t>
      </w:r>
      <w:r w:rsidRPr="002C70E5">
        <w:rPr>
          <w:i/>
        </w:rPr>
        <w:t>J Cataract Refract Surg.</w:t>
      </w:r>
      <w:r w:rsidRPr="002C70E5">
        <w:t xml:space="preserve"> </w:t>
      </w:r>
      <w:r w:rsidRPr="002C70E5">
        <w:rPr>
          <w:b/>
        </w:rPr>
        <w:t>40</w:t>
      </w:r>
      <w:r w:rsidRPr="002C70E5">
        <w:t xml:space="preserve"> (3), 435-440 (2014).</w:t>
      </w:r>
    </w:p>
    <w:p w14:paraId="0F063305" w14:textId="77777777" w:rsidR="00FE1D3B" w:rsidRPr="002C70E5" w:rsidRDefault="00FE1D3B" w:rsidP="002C70E5">
      <w:pPr>
        <w:pStyle w:val="EndNoteBibliography"/>
      </w:pPr>
      <w:r w:rsidRPr="002C70E5">
        <w:t>21</w:t>
      </w:r>
      <w:r w:rsidRPr="002C70E5">
        <w:tab/>
        <w:t xml:space="preserve">Liu, T., Zhu, X., Chen, K., Bai, J. Visual outcomes after balanced salt solution infiltration during lenticule separation in small-incision lenticule extraction for myopic astigmatism. </w:t>
      </w:r>
      <w:r w:rsidRPr="002C70E5">
        <w:rPr>
          <w:i/>
        </w:rPr>
        <w:t>Medicine (Baltimore).</w:t>
      </w:r>
      <w:r w:rsidRPr="002C70E5">
        <w:t xml:space="preserve"> </w:t>
      </w:r>
      <w:r w:rsidRPr="002C70E5">
        <w:rPr>
          <w:b/>
        </w:rPr>
        <w:t>96</w:t>
      </w:r>
      <w:r w:rsidRPr="002C70E5">
        <w:t xml:space="preserve"> (30), e7409 (2017).</w:t>
      </w:r>
    </w:p>
    <w:p w14:paraId="3C927695" w14:textId="77777777" w:rsidR="00FE1D3B" w:rsidRPr="002C70E5" w:rsidRDefault="00FE1D3B" w:rsidP="002C70E5">
      <w:pPr>
        <w:pStyle w:val="EndNoteBibliography"/>
      </w:pPr>
      <w:r w:rsidRPr="002C70E5">
        <w:t>22</w:t>
      </w:r>
      <w:r w:rsidRPr="002C70E5">
        <w:tab/>
        <w:t xml:space="preserve">Ng, A. L. K., Cheng, G. P. M., Woo, V. C. P., Jhanji, V., Chan, T. C. Y. Comparing a new hydroexpression technique with conventional forceps method for smile lenticule removal. </w:t>
      </w:r>
      <w:r w:rsidRPr="002C70E5">
        <w:rPr>
          <w:i/>
        </w:rPr>
        <w:t>Br J Ophthalmol.</w:t>
      </w:r>
      <w:r w:rsidRPr="002C70E5">
        <w:t xml:space="preserve"> </w:t>
      </w:r>
      <w:r w:rsidRPr="002C70E5">
        <w:rPr>
          <w:b/>
        </w:rPr>
        <w:t>102</w:t>
      </w:r>
      <w:r w:rsidRPr="002C70E5">
        <w:t xml:space="preserve"> (8), 1122-1126 (2018).</w:t>
      </w:r>
    </w:p>
    <w:p w14:paraId="22A32A0B" w14:textId="77777777" w:rsidR="00FE1D3B" w:rsidRPr="002C70E5" w:rsidRDefault="00FE1D3B" w:rsidP="002C70E5">
      <w:pPr>
        <w:pStyle w:val="EndNoteBibliography"/>
      </w:pPr>
      <w:r w:rsidRPr="002C70E5">
        <w:t>23</w:t>
      </w:r>
      <w:r w:rsidRPr="002C70E5">
        <w:tab/>
        <w:t xml:space="preserve">Jacob, S., Agarwal, A., Mazzotta, C., Agarwal, A., Raj, J. M. Sequential segmental terminal lenticular side-cut dissection for safe and effective small-incision lenticule extraction in thin lenticules. </w:t>
      </w:r>
      <w:r w:rsidRPr="002C70E5">
        <w:rPr>
          <w:i/>
        </w:rPr>
        <w:t>J Cataract Refract Surg.</w:t>
      </w:r>
      <w:r w:rsidRPr="002C70E5">
        <w:t xml:space="preserve"> </w:t>
      </w:r>
      <w:r w:rsidRPr="002C70E5">
        <w:rPr>
          <w:b/>
        </w:rPr>
        <w:t>43</w:t>
      </w:r>
      <w:r w:rsidRPr="002C70E5">
        <w:t xml:space="preserve"> (4), 443-448 (2017).</w:t>
      </w:r>
    </w:p>
    <w:p w14:paraId="421F368F" w14:textId="68626AAC" w:rsidR="002C5731" w:rsidRPr="002C70E5" w:rsidRDefault="00FE1D3B" w:rsidP="002C70E5">
      <w:pPr>
        <w:rPr>
          <w:rFonts w:eastAsia="Times New Roman"/>
          <w:kern w:val="2"/>
          <w:lang w:eastAsia="ja-JP"/>
        </w:rPr>
      </w:pPr>
      <w:r w:rsidRPr="002C70E5">
        <w:rPr>
          <w:rFonts w:eastAsia="Times New Roman"/>
          <w:kern w:val="2"/>
          <w:lang w:eastAsia="ja-JP"/>
        </w:rPr>
        <w:fldChar w:fldCharType="end"/>
      </w:r>
    </w:p>
    <w:sectPr w:rsidR="002C5731" w:rsidRPr="002C70E5" w:rsidSect="002C70E5">
      <w:headerReference w:type="even" r:id="rId8"/>
      <w:headerReference w:type="default" r:id="rId9"/>
      <w:footerReference w:type="even" r:id="rId10"/>
      <w:headerReference w:type="first" r:id="rId11"/>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F6DDEE" w14:textId="77777777" w:rsidR="00BF190D" w:rsidRDefault="00BF190D">
      <w:r>
        <w:separator/>
      </w:r>
    </w:p>
  </w:endnote>
  <w:endnote w:type="continuationSeparator" w:id="0">
    <w:p w14:paraId="7910A2DE" w14:textId="77777777" w:rsidR="00BF190D" w:rsidRDefault="00BF19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34A22E" w14:textId="77777777" w:rsidR="00BF190D" w:rsidRDefault="00BF190D">
      <w:r>
        <w:separator/>
      </w:r>
    </w:p>
  </w:footnote>
  <w:footnote w:type="continuationSeparator" w:id="0">
    <w:p w14:paraId="169126D1" w14:textId="77777777" w:rsidR="00BF190D" w:rsidRDefault="00BF19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6A1238">
    <w:pPr>
      <w:pBdr>
        <w:top w:val="nil"/>
        <w:left w:val="nil"/>
        <w:bottom w:val="nil"/>
        <w:right w:val="nil"/>
        <w:between w:val="nil"/>
      </w:pBd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4D1B0C00" w:rsidR="006E4797" w:rsidRDefault="006A1238">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 xml:space="preserve"> </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C8157E6"/>
    <w:multiLevelType w:val="hybridMultilevel"/>
    <w:tmpl w:val="B254DFEA"/>
    <w:lvl w:ilvl="0" w:tplc="6A00F39E">
      <w:start w:val="1"/>
      <w:numFmt w:val="bullet"/>
      <w:lvlText w:val=""/>
      <w:lvlJc w:val="left"/>
      <w:pPr>
        <w:ind w:left="720" w:hanging="360"/>
      </w:pPr>
      <w:rPr>
        <w:rFonts w:ascii="Symbol" w:hAnsi="Symbol"/>
      </w:rPr>
    </w:lvl>
    <w:lvl w:ilvl="1" w:tplc="8C866244">
      <w:start w:val="1"/>
      <w:numFmt w:val="bullet"/>
      <w:lvlText w:val=""/>
      <w:lvlJc w:val="left"/>
      <w:pPr>
        <w:ind w:left="720" w:hanging="360"/>
      </w:pPr>
      <w:rPr>
        <w:rFonts w:ascii="Symbol" w:hAnsi="Symbol"/>
      </w:rPr>
    </w:lvl>
    <w:lvl w:ilvl="2" w:tplc="40F8FB90">
      <w:start w:val="1"/>
      <w:numFmt w:val="bullet"/>
      <w:lvlText w:val=""/>
      <w:lvlJc w:val="left"/>
      <w:pPr>
        <w:ind w:left="720" w:hanging="360"/>
      </w:pPr>
      <w:rPr>
        <w:rFonts w:ascii="Symbol" w:hAnsi="Symbol"/>
      </w:rPr>
    </w:lvl>
    <w:lvl w:ilvl="3" w:tplc="5FAA9664">
      <w:start w:val="1"/>
      <w:numFmt w:val="bullet"/>
      <w:lvlText w:val=""/>
      <w:lvlJc w:val="left"/>
      <w:pPr>
        <w:ind w:left="720" w:hanging="360"/>
      </w:pPr>
      <w:rPr>
        <w:rFonts w:ascii="Symbol" w:hAnsi="Symbol"/>
      </w:rPr>
    </w:lvl>
    <w:lvl w:ilvl="4" w:tplc="E3FCE576">
      <w:start w:val="1"/>
      <w:numFmt w:val="bullet"/>
      <w:lvlText w:val=""/>
      <w:lvlJc w:val="left"/>
      <w:pPr>
        <w:ind w:left="720" w:hanging="360"/>
      </w:pPr>
      <w:rPr>
        <w:rFonts w:ascii="Symbol" w:hAnsi="Symbol"/>
      </w:rPr>
    </w:lvl>
    <w:lvl w:ilvl="5" w:tplc="63FC2C30">
      <w:start w:val="1"/>
      <w:numFmt w:val="bullet"/>
      <w:lvlText w:val=""/>
      <w:lvlJc w:val="left"/>
      <w:pPr>
        <w:ind w:left="720" w:hanging="360"/>
      </w:pPr>
      <w:rPr>
        <w:rFonts w:ascii="Symbol" w:hAnsi="Symbol"/>
      </w:rPr>
    </w:lvl>
    <w:lvl w:ilvl="6" w:tplc="AF108392">
      <w:start w:val="1"/>
      <w:numFmt w:val="bullet"/>
      <w:lvlText w:val=""/>
      <w:lvlJc w:val="left"/>
      <w:pPr>
        <w:ind w:left="720" w:hanging="360"/>
      </w:pPr>
      <w:rPr>
        <w:rFonts w:ascii="Symbol" w:hAnsi="Symbol"/>
      </w:rPr>
    </w:lvl>
    <w:lvl w:ilvl="7" w:tplc="05585EA6">
      <w:start w:val="1"/>
      <w:numFmt w:val="bullet"/>
      <w:lvlText w:val=""/>
      <w:lvlJc w:val="left"/>
      <w:pPr>
        <w:ind w:left="720" w:hanging="360"/>
      </w:pPr>
      <w:rPr>
        <w:rFonts w:ascii="Symbol" w:hAnsi="Symbol"/>
      </w:rPr>
    </w:lvl>
    <w:lvl w:ilvl="8" w:tplc="65A8774A">
      <w:start w:val="1"/>
      <w:numFmt w:val="bullet"/>
      <w:lvlText w:val=""/>
      <w:lvlJc w:val="left"/>
      <w:pPr>
        <w:ind w:left="720" w:hanging="360"/>
      </w:pPr>
      <w:rPr>
        <w:rFonts w:ascii="Symbol" w:hAnsi="Symbol"/>
      </w:rPr>
    </w:lvl>
  </w:abstractNum>
  <w:abstractNum w:abstractNumId="7" w15:restartNumberingAfterBreak="0">
    <w:nsid w:val="3E952B45"/>
    <w:multiLevelType w:val="hybridMultilevel"/>
    <w:tmpl w:val="413C0552"/>
    <w:lvl w:ilvl="0" w:tplc="D040DAF4">
      <w:start w:val="1"/>
      <w:numFmt w:val="bullet"/>
      <w:lvlText w:val=""/>
      <w:lvlJc w:val="left"/>
      <w:pPr>
        <w:ind w:left="1080" w:hanging="360"/>
      </w:pPr>
      <w:rPr>
        <w:rFonts w:ascii="Symbol" w:hAnsi="Symbol"/>
      </w:rPr>
    </w:lvl>
    <w:lvl w:ilvl="1" w:tplc="4C969B3A">
      <w:start w:val="1"/>
      <w:numFmt w:val="bullet"/>
      <w:lvlText w:val=""/>
      <w:lvlJc w:val="left"/>
      <w:pPr>
        <w:ind w:left="1080" w:hanging="360"/>
      </w:pPr>
      <w:rPr>
        <w:rFonts w:ascii="Symbol" w:hAnsi="Symbol"/>
      </w:rPr>
    </w:lvl>
    <w:lvl w:ilvl="2" w:tplc="6CD48318">
      <w:start w:val="1"/>
      <w:numFmt w:val="bullet"/>
      <w:lvlText w:val=""/>
      <w:lvlJc w:val="left"/>
      <w:pPr>
        <w:ind w:left="1080" w:hanging="360"/>
      </w:pPr>
      <w:rPr>
        <w:rFonts w:ascii="Symbol" w:hAnsi="Symbol"/>
      </w:rPr>
    </w:lvl>
    <w:lvl w:ilvl="3" w:tplc="C30EA972">
      <w:start w:val="1"/>
      <w:numFmt w:val="bullet"/>
      <w:lvlText w:val=""/>
      <w:lvlJc w:val="left"/>
      <w:pPr>
        <w:ind w:left="1080" w:hanging="360"/>
      </w:pPr>
      <w:rPr>
        <w:rFonts w:ascii="Symbol" w:hAnsi="Symbol"/>
      </w:rPr>
    </w:lvl>
    <w:lvl w:ilvl="4" w:tplc="EA9607B0">
      <w:start w:val="1"/>
      <w:numFmt w:val="bullet"/>
      <w:lvlText w:val=""/>
      <w:lvlJc w:val="left"/>
      <w:pPr>
        <w:ind w:left="1080" w:hanging="360"/>
      </w:pPr>
      <w:rPr>
        <w:rFonts w:ascii="Symbol" w:hAnsi="Symbol"/>
      </w:rPr>
    </w:lvl>
    <w:lvl w:ilvl="5" w:tplc="3440E270">
      <w:start w:val="1"/>
      <w:numFmt w:val="bullet"/>
      <w:lvlText w:val=""/>
      <w:lvlJc w:val="left"/>
      <w:pPr>
        <w:ind w:left="1080" w:hanging="360"/>
      </w:pPr>
      <w:rPr>
        <w:rFonts w:ascii="Symbol" w:hAnsi="Symbol"/>
      </w:rPr>
    </w:lvl>
    <w:lvl w:ilvl="6" w:tplc="A1CEF010">
      <w:start w:val="1"/>
      <w:numFmt w:val="bullet"/>
      <w:lvlText w:val=""/>
      <w:lvlJc w:val="left"/>
      <w:pPr>
        <w:ind w:left="1080" w:hanging="360"/>
      </w:pPr>
      <w:rPr>
        <w:rFonts w:ascii="Symbol" w:hAnsi="Symbol"/>
      </w:rPr>
    </w:lvl>
    <w:lvl w:ilvl="7" w:tplc="2B08291E">
      <w:start w:val="1"/>
      <w:numFmt w:val="bullet"/>
      <w:lvlText w:val=""/>
      <w:lvlJc w:val="left"/>
      <w:pPr>
        <w:ind w:left="1080" w:hanging="360"/>
      </w:pPr>
      <w:rPr>
        <w:rFonts w:ascii="Symbol" w:hAnsi="Symbol"/>
      </w:rPr>
    </w:lvl>
    <w:lvl w:ilvl="8" w:tplc="AD2E39DE">
      <w:start w:val="1"/>
      <w:numFmt w:val="bullet"/>
      <w:lvlText w:val=""/>
      <w:lvlJc w:val="left"/>
      <w:pPr>
        <w:ind w:left="1080" w:hanging="360"/>
      </w:pPr>
      <w:rPr>
        <w:rFonts w:ascii="Symbol" w:hAnsi="Symbol"/>
      </w:rPr>
    </w:lvl>
  </w:abstractNum>
  <w:abstractNum w:abstractNumId="8" w15:restartNumberingAfterBreak="0">
    <w:nsid w:val="3F8F1E99"/>
    <w:multiLevelType w:val="multilevel"/>
    <w:tmpl w:val="A8CABB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BF07FB5"/>
    <w:multiLevelType w:val="hybridMultilevel"/>
    <w:tmpl w:val="0A4084B6"/>
    <w:lvl w:ilvl="0" w:tplc="C2F25F86">
      <w:start w:val="1"/>
      <w:numFmt w:val="bullet"/>
      <w:lvlText w:val=""/>
      <w:lvlJc w:val="left"/>
      <w:pPr>
        <w:ind w:left="720" w:hanging="360"/>
      </w:pPr>
      <w:rPr>
        <w:rFonts w:ascii="Symbol" w:hAnsi="Symbol"/>
      </w:rPr>
    </w:lvl>
    <w:lvl w:ilvl="1" w:tplc="00B2F976">
      <w:start w:val="1"/>
      <w:numFmt w:val="bullet"/>
      <w:lvlText w:val=""/>
      <w:lvlJc w:val="left"/>
      <w:pPr>
        <w:ind w:left="720" w:hanging="360"/>
      </w:pPr>
      <w:rPr>
        <w:rFonts w:ascii="Symbol" w:hAnsi="Symbol"/>
      </w:rPr>
    </w:lvl>
    <w:lvl w:ilvl="2" w:tplc="D9C054F2">
      <w:start w:val="1"/>
      <w:numFmt w:val="bullet"/>
      <w:lvlText w:val=""/>
      <w:lvlJc w:val="left"/>
      <w:pPr>
        <w:ind w:left="720" w:hanging="360"/>
      </w:pPr>
      <w:rPr>
        <w:rFonts w:ascii="Symbol" w:hAnsi="Symbol"/>
      </w:rPr>
    </w:lvl>
    <w:lvl w:ilvl="3" w:tplc="465EE8CA">
      <w:start w:val="1"/>
      <w:numFmt w:val="bullet"/>
      <w:lvlText w:val=""/>
      <w:lvlJc w:val="left"/>
      <w:pPr>
        <w:ind w:left="720" w:hanging="360"/>
      </w:pPr>
      <w:rPr>
        <w:rFonts w:ascii="Symbol" w:hAnsi="Symbol"/>
      </w:rPr>
    </w:lvl>
    <w:lvl w:ilvl="4" w:tplc="2CD65FC0">
      <w:start w:val="1"/>
      <w:numFmt w:val="bullet"/>
      <w:lvlText w:val=""/>
      <w:lvlJc w:val="left"/>
      <w:pPr>
        <w:ind w:left="720" w:hanging="360"/>
      </w:pPr>
      <w:rPr>
        <w:rFonts w:ascii="Symbol" w:hAnsi="Symbol"/>
      </w:rPr>
    </w:lvl>
    <w:lvl w:ilvl="5" w:tplc="C6D8E18A">
      <w:start w:val="1"/>
      <w:numFmt w:val="bullet"/>
      <w:lvlText w:val=""/>
      <w:lvlJc w:val="left"/>
      <w:pPr>
        <w:ind w:left="720" w:hanging="360"/>
      </w:pPr>
      <w:rPr>
        <w:rFonts w:ascii="Symbol" w:hAnsi="Symbol"/>
      </w:rPr>
    </w:lvl>
    <w:lvl w:ilvl="6" w:tplc="187E1B22">
      <w:start w:val="1"/>
      <w:numFmt w:val="bullet"/>
      <w:lvlText w:val=""/>
      <w:lvlJc w:val="left"/>
      <w:pPr>
        <w:ind w:left="720" w:hanging="360"/>
      </w:pPr>
      <w:rPr>
        <w:rFonts w:ascii="Symbol" w:hAnsi="Symbol"/>
      </w:rPr>
    </w:lvl>
    <w:lvl w:ilvl="7" w:tplc="4200456A">
      <w:start w:val="1"/>
      <w:numFmt w:val="bullet"/>
      <w:lvlText w:val=""/>
      <w:lvlJc w:val="left"/>
      <w:pPr>
        <w:ind w:left="720" w:hanging="360"/>
      </w:pPr>
      <w:rPr>
        <w:rFonts w:ascii="Symbol" w:hAnsi="Symbol"/>
      </w:rPr>
    </w:lvl>
    <w:lvl w:ilvl="8" w:tplc="53FA188C">
      <w:start w:val="1"/>
      <w:numFmt w:val="bullet"/>
      <w:lvlText w:val=""/>
      <w:lvlJc w:val="left"/>
      <w:pPr>
        <w:ind w:left="720" w:hanging="360"/>
      </w:pPr>
      <w:rPr>
        <w:rFonts w:ascii="Symbol" w:hAnsi="Symbol"/>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70B7BF1"/>
    <w:multiLevelType w:val="hybridMultilevel"/>
    <w:tmpl w:val="24FA11FA"/>
    <w:lvl w:ilvl="0" w:tplc="32F42FC4">
      <w:start w:val="1"/>
      <w:numFmt w:val="bullet"/>
      <w:lvlText w:val=""/>
      <w:lvlJc w:val="left"/>
      <w:pPr>
        <w:ind w:left="1440" w:hanging="360"/>
      </w:pPr>
      <w:rPr>
        <w:rFonts w:ascii="Symbol" w:hAnsi="Symbol"/>
      </w:rPr>
    </w:lvl>
    <w:lvl w:ilvl="1" w:tplc="C4E05AAC">
      <w:start w:val="1"/>
      <w:numFmt w:val="bullet"/>
      <w:lvlText w:val=""/>
      <w:lvlJc w:val="left"/>
      <w:pPr>
        <w:ind w:left="1440" w:hanging="360"/>
      </w:pPr>
      <w:rPr>
        <w:rFonts w:ascii="Symbol" w:hAnsi="Symbol"/>
      </w:rPr>
    </w:lvl>
    <w:lvl w:ilvl="2" w:tplc="D570B502">
      <w:start w:val="1"/>
      <w:numFmt w:val="bullet"/>
      <w:lvlText w:val=""/>
      <w:lvlJc w:val="left"/>
      <w:pPr>
        <w:ind w:left="1440" w:hanging="360"/>
      </w:pPr>
      <w:rPr>
        <w:rFonts w:ascii="Symbol" w:hAnsi="Symbol"/>
      </w:rPr>
    </w:lvl>
    <w:lvl w:ilvl="3" w:tplc="95FEB2C0">
      <w:start w:val="1"/>
      <w:numFmt w:val="bullet"/>
      <w:lvlText w:val=""/>
      <w:lvlJc w:val="left"/>
      <w:pPr>
        <w:ind w:left="1440" w:hanging="360"/>
      </w:pPr>
      <w:rPr>
        <w:rFonts w:ascii="Symbol" w:hAnsi="Symbol"/>
      </w:rPr>
    </w:lvl>
    <w:lvl w:ilvl="4" w:tplc="FC1C5F42">
      <w:start w:val="1"/>
      <w:numFmt w:val="bullet"/>
      <w:lvlText w:val=""/>
      <w:lvlJc w:val="left"/>
      <w:pPr>
        <w:ind w:left="1440" w:hanging="360"/>
      </w:pPr>
      <w:rPr>
        <w:rFonts w:ascii="Symbol" w:hAnsi="Symbol"/>
      </w:rPr>
    </w:lvl>
    <w:lvl w:ilvl="5" w:tplc="D5FCC82E">
      <w:start w:val="1"/>
      <w:numFmt w:val="bullet"/>
      <w:lvlText w:val=""/>
      <w:lvlJc w:val="left"/>
      <w:pPr>
        <w:ind w:left="1440" w:hanging="360"/>
      </w:pPr>
      <w:rPr>
        <w:rFonts w:ascii="Symbol" w:hAnsi="Symbol"/>
      </w:rPr>
    </w:lvl>
    <w:lvl w:ilvl="6" w:tplc="0F720FCE">
      <w:start w:val="1"/>
      <w:numFmt w:val="bullet"/>
      <w:lvlText w:val=""/>
      <w:lvlJc w:val="left"/>
      <w:pPr>
        <w:ind w:left="1440" w:hanging="360"/>
      </w:pPr>
      <w:rPr>
        <w:rFonts w:ascii="Symbol" w:hAnsi="Symbol"/>
      </w:rPr>
    </w:lvl>
    <w:lvl w:ilvl="7" w:tplc="9AD0CD04">
      <w:start w:val="1"/>
      <w:numFmt w:val="bullet"/>
      <w:lvlText w:val=""/>
      <w:lvlJc w:val="left"/>
      <w:pPr>
        <w:ind w:left="1440" w:hanging="360"/>
      </w:pPr>
      <w:rPr>
        <w:rFonts w:ascii="Symbol" w:hAnsi="Symbol"/>
      </w:rPr>
    </w:lvl>
    <w:lvl w:ilvl="8" w:tplc="B2481B5A">
      <w:start w:val="1"/>
      <w:numFmt w:val="bullet"/>
      <w:lvlText w:val=""/>
      <w:lvlJc w:val="left"/>
      <w:pPr>
        <w:ind w:left="1440" w:hanging="360"/>
      </w:pPr>
      <w:rPr>
        <w:rFonts w:ascii="Symbol" w:hAnsi="Symbol"/>
      </w:r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C2F28C4"/>
    <w:multiLevelType w:val="hybridMultilevel"/>
    <w:tmpl w:val="2A763B84"/>
    <w:lvl w:ilvl="0" w:tplc="471A3DCC">
      <w:start w:val="1"/>
      <w:numFmt w:val="decimal"/>
      <w:lvlText w:val="%1"/>
      <w:lvlJc w:val="left"/>
      <w:pPr>
        <w:ind w:left="1200" w:hanging="840"/>
      </w:pPr>
      <w:rPr>
        <w:rFonts w:hint="default"/>
      </w:rPr>
    </w:lvl>
    <w:lvl w:ilvl="1" w:tplc="34F031C8" w:tentative="1">
      <w:start w:val="1"/>
      <w:numFmt w:val="lowerLetter"/>
      <w:lvlText w:val="%2."/>
      <w:lvlJc w:val="left"/>
      <w:pPr>
        <w:ind w:left="1440" w:hanging="360"/>
      </w:pPr>
    </w:lvl>
    <w:lvl w:ilvl="2" w:tplc="50683F28" w:tentative="1">
      <w:start w:val="1"/>
      <w:numFmt w:val="lowerRoman"/>
      <w:lvlText w:val="%3."/>
      <w:lvlJc w:val="right"/>
      <w:pPr>
        <w:ind w:left="2160" w:hanging="180"/>
      </w:pPr>
    </w:lvl>
    <w:lvl w:ilvl="3" w:tplc="587CF76C" w:tentative="1">
      <w:start w:val="1"/>
      <w:numFmt w:val="decimal"/>
      <w:lvlText w:val="%4."/>
      <w:lvlJc w:val="left"/>
      <w:pPr>
        <w:ind w:left="2880" w:hanging="360"/>
      </w:pPr>
    </w:lvl>
    <w:lvl w:ilvl="4" w:tplc="85F6BFEA" w:tentative="1">
      <w:start w:val="1"/>
      <w:numFmt w:val="lowerLetter"/>
      <w:lvlText w:val="%5."/>
      <w:lvlJc w:val="left"/>
      <w:pPr>
        <w:ind w:left="3600" w:hanging="360"/>
      </w:pPr>
    </w:lvl>
    <w:lvl w:ilvl="5" w:tplc="F1BA13F2" w:tentative="1">
      <w:start w:val="1"/>
      <w:numFmt w:val="lowerRoman"/>
      <w:lvlText w:val="%6."/>
      <w:lvlJc w:val="right"/>
      <w:pPr>
        <w:ind w:left="4320" w:hanging="180"/>
      </w:pPr>
    </w:lvl>
    <w:lvl w:ilvl="6" w:tplc="99D4E6B8" w:tentative="1">
      <w:start w:val="1"/>
      <w:numFmt w:val="decimal"/>
      <w:lvlText w:val="%7."/>
      <w:lvlJc w:val="left"/>
      <w:pPr>
        <w:ind w:left="5040" w:hanging="360"/>
      </w:pPr>
    </w:lvl>
    <w:lvl w:ilvl="7" w:tplc="DB68AF44" w:tentative="1">
      <w:start w:val="1"/>
      <w:numFmt w:val="lowerLetter"/>
      <w:lvlText w:val="%8."/>
      <w:lvlJc w:val="left"/>
      <w:pPr>
        <w:ind w:left="5760" w:hanging="360"/>
      </w:pPr>
    </w:lvl>
    <w:lvl w:ilvl="8" w:tplc="309AEC4A" w:tentative="1">
      <w:start w:val="1"/>
      <w:numFmt w:val="lowerRoman"/>
      <w:lvlText w:val="%9."/>
      <w:lvlJc w:val="right"/>
      <w:pPr>
        <w:ind w:left="6480" w:hanging="180"/>
      </w:p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980701F"/>
    <w:multiLevelType w:val="hybridMultilevel"/>
    <w:tmpl w:val="EDCE8ABC"/>
    <w:lvl w:ilvl="0" w:tplc="84E2562E">
      <w:start w:val="1"/>
      <w:numFmt w:val="decimal"/>
      <w:lvlText w:val="%1."/>
      <w:lvlJc w:val="left"/>
      <w:pPr>
        <w:ind w:left="720" w:hanging="360"/>
      </w:pPr>
    </w:lvl>
    <w:lvl w:ilvl="1" w:tplc="AFC6AE5C" w:tentative="1">
      <w:start w:val="1"/>
      <w:numFmt w:val="lowerLetter"/>
      <w:lvlText w:val="%2."/>
      <w:lvlJc w:val="left"/>
      <w:pPr>
        <w:ind w:left="1440" w:hanging="360"/>
      </w:pPr>
    </w:lvl>
    <w:lvl w:ilvl="2" w:tplc="8D4E81FA" w:tentative="1">
      <w:start w:val="1"/>
      <w:numFmt w:val="lowerRoman"/>
      <w:lvlText w:val="%3."/>
      <w:lvlJc w:val="right"/>
      <w:pPr>
        <w:ind w:left="2160" w:hanging="180"/>
      </w:pPr>
    </w:lvl>
    <w:lvl w:ilvl="3" w:tplc="C284CD44" w:tentative="1">
      <w:start w:val="1"/>
      <w:numFmt w:val="decimal"/>
      <w:lvlText w:val="%4."/>
      <w:lvlJc w:val="left"/>
      <w:pPr>
        <w:ind w:left="2880" w:hanging="360"/>
      </w:pPr>
    </w:lvl>
    <w:lvl w:ilvl="4" w:tplc="29843198" w:tentative="1">
      <w:start w:val="1"/>
      <w:numFmt w:val="lowerLetter"/>
      <w:lvlText w:val="%5."/>
      <w:lvlJc w:val="left"/>
      <w:pPr>
        <w:ind w:left="3600" w:hanging="360"/>
      </w:pPr>
    </w:lvl>
    <w:lvl w:ilvl="5" w:tplc="DA102098" w:tentative="1">
      <w:start w:val="1"/>
      <w:numFmt w:val="lowerRoman"/>
      <w:lvlText w:val="%6."/>
      <w:lvlJc w:val="right"/>
      <w:pPr>
        <w:ind w:left="4320" w:hanging="180"/>
      </w:pPr>
    </w:lvl>
    <w:lvl w:ilvl="6" w:tplc="D6A629F2" w:tentative="1">
      <w:start w:val="1"/>
      <w:numFmt w:val="decimal"/>
      <w:lvlText w:val="%7."/>
      <w:lvlJc w:val="left"/>
      <w:pPr>
        <w:ind w:left="5040" w:hanging="360"/>
      </w:pPr>
    </w:lvl>
    <w:lvl w:ilvl="7" w:tplc="9F10C856" w:tentative="1">
      <w:start w:val="1"/>
      <w:numFmt w:val="lowerLetter"/>
      <w:lvlText w:val="%8."/>
      <w:lvlJc w:val="left"/>
      <w:pPr>
        <w:ind w:left="5760" w:hanging="360"/>
      </w:pPr>
    </w:lvl>
    <w:lvl w:ilvl="8" w:tplc="4A063E22" w:tentative="1">
      <w:start w:val="1"/>
      <w:numFmt w:val="lowerRoman"/>
      <w:lvlText w:val="%9."/>
      <w:lvlJc w:val="right"/>
      <w:pPr>
        <w:ind w:left="6480" w:hanging="180"/>
      </w:pPr>
    </w:lvl>
  </w:abstractNum>
  <w:num w:numId="1" w16cid:durableId="813067356">
    <w:abstractNumId w:val="3"/>
  </w:num>
  <w:num w:numId="2" w16cid:durableId="416832896">
    <w:abstractNumId w:val="10"/>
  </w:num>
  <w:num w:numId="3" w16cid:durableId="1813209806">
    <w:abstractNumId w:val="17"/>
  </w:num>
  <w:num w:numId="4" w16cid:durableId="698941584">
    <w:abstractNumId w:val="0"/>
  </w:num>
  <w:num w:numId="5" w16cid:durableId="817771669">
    <w:abstractNumId w:val="13"/>
  </w:num>
  <w:num w:numId="6" w16cid:durableId="991176187">
    <w:abstractNumId w:val="15"/>
  </w:num>
  <w:num w:numId="7" w16cid:durableId="1746489997">
    <w:abstractNumId w:val="4"/>
  </w:num>
  <w:num w:numId="8" w16cid:durableId="602421134">
    <w:abstractNumId w:val="9"/>
  </w:num>
  <w:num w:numId="9" w16cid:durableId="252856354">
    <w:abstractNumId w:val="1"/>
  </w:num>
  <w:num w:numId="10" w16cid:durableId="252052818">
    <w:abstractNumId w:val="5"/>
  </w:num>
  <w:num w:numId="11" w16cid:durableId="1340810357">
    <w:abstractNumId w:val="11"/>
  </w:num>
  <w:num w:numId="12" w16cid:durableId="2026862390">
    <w:abstractNumId w:val="2"/>
  </w:num>
  <w:num w:numId="13" w16cid:durableId="1126387035">
    <w:abstractNumId w:val="18"/>
  </w:num>
  <w:num w:numId="14" w16cid:durableId="1229263120">
    <w:abstractNumId w:val="6"/>
  </w:num>
  <w:num w:numId="15" w16cid:durableId="789007990">
    <w:abstractNumId w:val="14"/>
  </w:num>
  <w:num w:numId="16" w16cid:durableId="2009089880">
    <w:abstractNumId w:val="12"/>
  </w:num>
  <w:num w:numId="17" w16cid:durableId="1205022309">
    <w:abstractNumId w:val="7"/>
  </w:num>
  <w:num w:numId="18" w16cid:durableId="27992963">
    <w:abstractNumId w:val="16"/>
  </w:num>
  <w:num w:numId="19" w16cid:durableId="13397749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removePersonalInformation/>
  <w:removeDateAndTim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2tastx6txre0et9e65sz9v52x59r0vr5wt&quot;&gt;降压药物&amp;amp;屈光回退&lt;record-ids&gt;&lt;item&gt;63&lt;/item&gt;&lt;/record-ids&gt;&lt;/item&gt;&lt;/Libraries&gt;"/>
  </w:docVars>
  <w:rsids>
    <w:rsidRoot w:val="006E4797"/>
    <w:rsid w:val="00001570"/>
    <w:rsid w:val="00013E16"/>
    <w:rsid w:val="00017B4C"/>
    <w:rsid w:val="00020DD1"/>
    <w:rsid w:val="00031444"/>
    <w:rsid w:val="0003423F"/>
    <w:rsid w:val="0004030F"/>
    <w:rsid w:val="00040F88"/>
    <w:rsid w:val="0004355D"/>
    <w:rsid w:val="00057916"/>
    <w:rsid w:val="000618B3"/>
    <w:rsid w:val="00061E0E"/>
    <w:rsid w:val="00064247"/>
    <w:rsid w:val="0007302F"/>
    <w:rsid w:val="0007506F"/>
    <w:rsid w:val="000756F9"/>
    <w:rsid w:val="00076815"/>
    <w:rsid w:val="00082A5F"/>
    <w:rsid w:val="00090246"/>
    <w:rsid w:val="00093DD5"/>
    <w:rsid w:val="000A2710"/>
    <w:rsid w:val="000B41B6"/>
    <w:rsid w:val="000B7295"/>
    <w:rsid w:val="000C1A3B"/>
    <w:rsid w:val="000C6246"/>
    <w:rsid w:val="000D7ADA"/>
    <w:rsid w:val="000E14C2"/>
    <w:rsid w:val="000E2ABF"/>
    <w:rsid w:val="000E3F21"/>
    <w:rsid w:val="000E4B40"/>
    <w:rsid w:val="000E4C51"/>
    <w:rsid w:val="000F452F"/>
    <w:rsid w:val="000F7219"/>
    <w:rsid w:val="0011405E"/>
    <w:rsid w:val="00120FB0"/>
    <w:rsid w:val="00122B09"/>
    <w:rsid w:val="001269C6"/>
    <w:rsid w:val="00130C0F"/>
    <w:rsid w:val="001446AF"/>
    <w:rsid w:val="0014561E"/>
    <w:rsid w:val="00147CBA"/>
    <w:rsid w:val="00147F83"/>
    <w:rsid w:val="0015252B"/>
    <w:rsid w:val="00167490"/>
    <w:rsid w:val="00182EF2"/>
    <w:rsid w:val="00183D5E"/>
    <w:rsid w:val="00186132"/>
    <w:rsid w:val="00194C04"/>
    <w:rsid w:val="001959A2"/>
    <w:rsid w:val="00196719"/>
    <w:rsid w:val="001B5B92"/>
    <w:rsid w:val="001C4EC3"/>
    <w:rsid w:val="001E0ADC"/>
    <w:rsid w:val="001E304B"/>
    <w:rsid w:val="001E50C4"/>
    <w:rsid w:val="001F6330"/>
    <w:rsid w:val="001F6582"/>
    <w:rsid w:val="001F665E"/>
    <w:rsid w:val="002004CC"/>
    <w:rsid w:val="00210DD6"/>
    <w:rsid w:val="0021144F"/>
    <w:rsid w:val="00223995"/>
    <w:rsid w:val="002275E1"/>
    <w:rsid w:val="00230C97"/>
    <w:rsid w:val="00231C59"/>
    <w:rsid w:val="0023296D"/>
    <w:rsid w:val="0024642A"/>
    <w:rsid w:val="00247199"/>
    <w:rsid w:val="002502F5"/>
    <w:rsid w:val="002503B4"/>
    <w:rsid w:val="00252077"/>
    <w:rsid w:val="00256870"/>
    <w:rsid w:val="00266E94"/>
    <w:rsid w:val="002708B8"/>
    <w:rsid w:val="0027793E"/>
    <w:rsid w:val="00285085"/>
    <w:rsid w:val="00293834"/>
    <w:rsid w:val="002A1EF9"/>
    <w:rsid w:val="002A5E70"/>
    <w:rsid w:val="002B0DBE"/>
    <w:rsid w:val="002B6418"/>
    <w:rsid w:val="002B757D"/>
    <w:rsid w:val="002B7ACB"/>
    <w:rsid w:val="002C5731"/>
    <w:rsid w:val="002C70E5"/>
    <w:rsid w:val="002D1F0C"/>
    <w:rsid w:val="002D2201"/>
    <w:rsid w:val="002D3B27"/>
    <w:rsid w:val="002D480A"/>
    <w:rsid w:val="002D4DC1"/>
    <w:rsid w:val="002E6E2A"/>
    <w:rsid w:val="002F05A9"/>
    <w:rsid w:val="002F590D"/>
    <w:rsid w:val="00303994"/>
    <w:rsid w:val="00310E4F"/>
    <w:rsid w:val="00312D29"/>
    <w:rsid w:val="0031658E"/>
    <w:rsid w:val="00324914"/>
    <w:rsid w:val="00331CF6"/>
    <w:rsid w:val="00335D3B"/>
    <w:rsid w:val="00350E35"/>
    <w:rsid w:val="00351087"/>
    <w:rsid w:val="00367F6A"/>
    <w:rsid w:val="0037087E"/>
    <w:rsid w:val="00371ECE"/>
    <w:rsid w:val="003A6F88"/>
    <w:rsid w:val="003B6268"/>
    <w:rsid w:val="003B6386"/>
    <w:rsid w:val="003C0587"/>
    <w:rsid w:val="003C32FF"/>
    <w:rsid w:val="003D7BCB"/>
    <w:rsid w:val="003E276B"/>
    <w:rsid w:val="003F7D69"/>
    <w:rsid w:val="003F7F4A"/>
    <w:rsid w:val="00401B87"/>
    <w:rsid w:val="004029EE"/>
    <w:rsid w:val="0040579A"/>
    <w:rsid w:val="00422F39"/>
    <w:rsid w:val="00425087"/>
    <w:rsid w:val="00452120"/>
    <w:rsid w:val="004636B8"/>
    <w:rsid w:val="00485582"/>
    <w:rsid w:val="0049262F"/>
    <w:rsid w:val="004A3D5B"/>
    <w:rsid w:val="004B034F"/>
    <w:rsid w:val="004C0985"/>
    <w:rsid w:val="004C13F3"/>
    <w:rsid w:val="004C58E4"/>
    <w:rsid w:val="004C64D6"/>
    <w:rsid w:val="004D1044"/>
    <w:rsid w:val="004D362E"/>
    <w:rsid w:val="004D5D82"/>
    <w:rsid w:val="004F45C7"/>
    <w:rsid w:val="00502BBB"/>
    <w:rsid w:val="00513CCF"/>
    <w:rsid w:val="00513E2F"/>
    <w:rsid w:val="00515E32"/>
    <w:rsid w:val="00531B14"/>
    <w:rsid w:val="00536EBE"/>
    <w:rsid w:val="00537107"/>
    <w:rsid w:val="00550858"/>
    <w:rsid w:val="005514A3"/>
    <w:rsid w:val="00551D82"/>
    <w:rsid w:val="00567054"/>
    <w:rsid w:val="00571A17"/>
    <w:rsid w:val="00575E55"/>
    <w:rsid w:val="00577D3B"/>
    <w:rsid w:val="005804C7"/>
    <w:rsid w:val="0059011C"/>
    <w:rsid w:val="00590CA5"/>
    <w:rsid w:val="00590F47"/>
    <w:rsid w:val="00591B76"/>
    <w:rsid w:val="00597B17"/>
    <w:rsid w:val="005A18BC"/>
    <w:rsid w:val="005A3442"/>
    <w:rsid w:val="005B477D"/>
    <w:rsid w:val="005B6962"/>
    <w:rsid w:val="005C0E29"/>
    <w:rsid w:val="005D178B"/>
    <w:rsid w:val="005D5358"/>
    <w:rsid w:val="005E27AC"/>
    <w:rsid w:val="005F07A8"/>
    <w:rsid w:val="005F0DE4"/>
    <w:rsid w:val="005F1A88"/>
    <w:rsid w:val="00615035"/>
    <w:rsid w:val="00621584"/>
    <w:rsid w:val="00622578"/>
    <w:rsid w:val="00625A6A"/>
    <w:rsid w:val="006321D8"/>
    <w:rsid w:val="0063403C"/>
    <w:rsid w:val="00634672"/>
    <w:rsid w:val="006435EF"/>
    <w:rsid w:val="00654A75"/>
    <w:rsid w:val="0066208E"/>
    <w:rsid w:val="0067159D"/>
    <w:rsid w:val="00672986"/>
    <w:rsid w:val="006755EE"/>
    <w:rsid w:val="006824BF"/>
    <w:rsid w:val="00697B27"/>
    <w:rsid w:val="006A1238"/>
    <w:rsid w:val="006A3CAA"/>
    <w:rsid w:val="006B1A74"/>
    <w:rsid w:val="006B3BD4"/>
    <w:rsid w:val="006B791A"/>
    <w:rsid w:val="006C3EB9"/>
    <w:rsid w:val="006C6A05"/>
    <w:rsid w:val="006D4302"/>
    <w:rsid w:val="006D4B34"/>
    <w:rsid w:val="006D7FFE"/>
    <w:rsid w:val="006E0202"/>
    <w:rsid w:val="006E4797"/>
    <w:rsid w:val="006E5A84"/>
    <w:rsid w:val="006F55D5"/>
    <w:rsid w:val="006F76D5"/>
    <w:rsid w:val="007022C9"/>
    <w:rsid w:val="0070444F"/>
    <w:rsid w:val="00714084"/>
    <w:rsid w:val="00714AD7"/>
    <w:rsid w:val="00714BE0"/>
    <w:rsid w:val="007201AF"/>
    <w:rsid w:val="00720A43"/>
    <w:rsid w:val="00723630"/>
    <w:rsid w:val="00730F8F"/>
    <w:rsid w:val="00730FEB"/>
    <w:rsid w:val="00736371"/>
    <w:rsid w:val="00744176"/>
    <w:rsid w:val="00751582"/>
    <w:rsid w:val="007559AA"/>
    <w:rsid w:val="00762BBB"/>
    <w:rsid w:val="00762C79"/>
    <w:rsid w:val="00762EFE"/>
    <w:rsid w:val="0077158C"/>
    <w:rsid w:val="0078703C"/>
    <w:rsid w:val="007B0AC8"/>
    <w:rsid w:val="007B2942"/>
    <w:rsid w:val="007B5BC1"/>
    <w:rsid w:val="007D09E3"/>
    <w:rsid w:val="007D6BE0"/>
    <w:rsid w:val="007D7420"/>
    <w:rsid w:val="007E79C2"/>
    <w:rsid w:val="007F2030"/>
    <w:rsid w:val="007F74D3"/>
    <w:rsid w:val="00802A52"/>
    <w:rsid w:val="00810FC3"/>
    <w:rsid w:val="00812CE5"/>
    <w:rsid w:val="00820C4B"/>
    <w:rsid w:val="008241F8"/>
    <w:rsid w:val="008405C3"/>
    <w:rsid w:val="00843EC6"/>
    <w:rsid w:val="008461C6"/>
    <w:rsid w:val="00853015"/>
    <w:rsid w:val="00856ECE"/>
    <w:rsid w:val="00864E08"/>
    <w:rsid w:val="00875DD6"/>
    <w:rsid w:val="0087615D"/>
    <w:rsid w:val="0087642A"/>
    <w:rsid w:val="00876C2C"/>
    <w:rsid w:val="00877DFF"/>
    <w:rsid w:val="00881191"/>
    <w:rsid w:val="0089421C"/>
    <w:rsid w:val="00894A46"/>
    <w:rsid w:val="00896EBE"/>
    <w:rsid w:val="008A1B36"/>
    <w:rsid w:val="008A4859"/>
    <w:rsid w:val="008B0F2B"/>
    <w:rsid w:val="008B2D50"/>
    <w:rsid w:val="008B35D2"/>
    <w:rsid w:val="008B4A62"/>
    <w:rsid w:val="008D35E2"/>
    <w:rsid w:val="008D3CC3"/>
    <w:rsid w:val="008E1974"/>
    <w:rsid w:val="008E1AF4"/>
    <w:rsid w:val="008E69F9"/>
    <w:rsid w:val="00901053"/>
    <w:rsid w:val="00905459"/>
    <w:rsid w:val="00924EE5"/>
    <w:rsid w:val="00937017"/>
    <w:rsid w:val="00942386"/>
    <w:rsid w:val="009545D0"/>
    <w:rsid w:val="00960158"/>
    <w:rsid w:val="009622E2"/>
    <w:rsid w:val="00964428"/>
    <w:rsid w:val="00966131"/>
    <w:rsid w:val="00970AB2"/>
    <w:rsid w:val="00972027"/>
    <w:rsid w:val="0098081D"/>
    <w:rsid w:val="00993B60"/>
    <w:rsid w:val="00993CC7"/>
    <w:rsid w:val="00994F50"/>
    <w:rsid w:val="009A4D05"/>
    <w:rsid w:val="009A7672"/>
    <w:rsid w:val="009B68D6"/>
    <w:rsid w:val="009C3CAF"/>
    <w:rsid w:val="009C486E"/>
    <w:rsid w:val="009D1A4A"/>
    <w:rsid w:val="009F6794"/>
    <w:rsid w:val="00A0060F"/>
    <w:rsid w:val="00A0312A"/>
    <w:rsid w:val="00A13237"/>
    <w:rsid w:val="00A1684A"/>
    <w:rsid w:val="00A20B58"/>
    <w:rsid w:val="00A21F6D"/>
    <w:rsid w:val="00A25049"/>
    <w:rsid w:val="00A26E28"/>
    <w:rsid w:val="00A35A10"/>
    <w:rsid w:val="00A40F50"/>
    <w:rsid w:val="00A4279E"/>
    <w:rsid w:val="00A42965"/>
    <w:rsid w:val="00A43D0D"/>
    <w:rsid w:val="00A5064C"/>
    <w:rsid w:val="00A66945"/>
    <w:rsid w:val="00A73188"/>
    <w:rsid w:val="00A81A91"/>
    <w:rsid w:val="00AA22BA"/>
    <w:rsid w:val="00AA746E"/>
    <w:rsid w:val="00AB5648"/>
    <w:rsid w:val="00AD3324"/>
    <w:rsid w:val="00AE05E0"/>
    <w:rsid w:val="00AE1214"/>
    <w:rsid w:val="00AE5019"/>
    <w:rsid w:val="00AF64C9"/>
    <w:rsid w:val="00B04C8B"/>
    <w:rsid w:val="00B20CE3"/>
    <w:rsid w:val="00B31728"/>
    <w:rsid w:val="00B41BE3"/>
    <w:rsid w:val="00B426BF"/>
    <w:rsid w:val="00B4774E"/>
    <w:rsid w:val="00B51E12"/>
    <w:rsid w:val="00B52AF6"/>
    <w:rsid w:val="00B539DA"/>
    <w:rsid w:val="00B60496"/>
    <w:rsid w:val="00B617FA"/>
    <w:rsid w:val="00B63AA5"/>
    <w:rsid w:val="00B70C0C"/>
    <w:rsid w:val="00B76C9F"/>
    <w:rsid w:val="00B81BD1"/>
    <w:rsid w:val="00B93B07"/>
    <w:rsid w:val="00B956CE"/>
    <w:rsid w:val="00B96F57"/>
    <w:rsid w:val="00BB1963"/>
    <w:rsid w:val="00BC29D6"/>
    <w:rsid w:val="00BC3A52"/>
    <w:rsid w:val="00BC64C6"/>
    <w:rsid w:val="00BD44BF"/>
    <w:rsid w:val="00BD44CE"/>
    <w:rsid w:val="00BE2176"/>
    <w:rsid w:val="00BE22A2"/>
    <w:rsid w:val="00BF190D"/>
    <w:rsid w:val="00BF6099"/>
    <w:rsid w:val="00C01388"/>
    <w:rsid w:val="00C04834"/>
    <w:rsid w:val="00C0736C"/>
    <w:rsid w:val="00C11D93"/>
    <w:rsid w:val="00C164AF"/>
    <w:rsid w:val="00C17E77"/>
    <w:rsid w:val="00C27C71"/>
    <w:rsid w:val="00C34D94"/>
    <w:rsid w:val="00C36B6F"/>
    <w:rsid w:val="00C427C9"/>
    <w:rsid w:val="00C45F8D"/>
    <w:rsid w:val="00C5439F"/>
    <w:rsid w:val="00C550F3"/>
    <w:rsid w:val="00C60371"/>
    <w:rsid w:val="00C64475"/>
    <w:rsid w:val="00C652D8"/>
    <w:rsid w:val="00C7383C"/>
    <w:rsid w:val="00C85A1C"/>
    <w:rsid w:val="00C93949"/>
    <w:rsid w:val="00C94F5B"/>
    <w:rsid w:val="00CA2744"/>
    <w:rsid w:val="00CA3023"/>
    <w:rsid w:val="00CB1713"/>
    <w:rsid w:val="00CB6055"/>
    <w:rsid w:val="00CB6F0D"/>
    <w:rsid w:val="00CC21DD"/>
    <w:rsid w:val="00CD41DA"/>
    <w:rsid w:val="00CD5564"/>
    <w:rsid w:val="00CE1A6E"/>
    <w:rsid w:val="00CE6350"/>
    <w:rsid w:val="00CF4305"/>
    <w:rsid w:val="00D07A90"/>
    <w:rsid w:val="00D12B3A"/>
    <w:rsid w:val="00D149FD"/>
    <w:rsid w:val="00D16E92"/>
    <w:rsid w:val="00D30D7D"/>
    <w:rsid w:val="00D50B02"/>
    <w:rsid w:val="00D612A3"/>
    <w:rsid w:val="00D6139F"/>
    <w:rsid w:val="00D6593B"/>
    <w:rsid w:val="00D7330E"/>
    <w:rsid w:val="00D812D2"/>
    <w:rsid w:val="00D959E7"/>
    <w:rsid w:val="00D974BA"/>
    <w:rsid w:val="00DA736E"/>
    <w:rsid w:val="00DA7D46"/>
    <w:rsid w:val="00DB4841"/>
    <w:rsid w:val="00DC4AF5"/>
    <w:rsid w:val="00DD0D2A"/>
    <w:rsid w:val="00DD59E1"/>
    <w:rsid w:val="00DE2F31"/>
    <w:rsid w:val="00DE42B8"/>
    <w:rsid w:val="00DF2287"/>
    <w:rsid w:val="00DF2A35"/>
    <w:rsid w:val="00E10237"/>
    <w:rsid w:val="00E12447"/>
    <w:rsid w:val="00E21E67"/>
    <w:rsid w:val="00E401D5"/>
    <w:rsid w:val="00E408BF"/>
    <w:rsid w:val="00E40F31"/>
    <w:rsid w:val="00E449BD"/>
    <w:rsid w:val="00E4660D"/>
    <w:rsid w:val="00E63B2A"/>
    <w:rsid w:val="00E72C35"/>
    <w:rsid w:val="00E74EBE"/>
    <w:rsid w:val="00E77503"/>
    <w:rsid w:val="00E83DF6"/>
    <w:rsid w:val="00E84A42"/>
    <w:rsid w:val="00EA1127"/>
    <w:rsid w:val="00EA273F"/>
    <w:rsid w:val="00EA7286"/>
    <w:rsid w:val="00EB1E68"/>
    <w:rsid w:val="00EB7B2A"/>
    <w:rsid w:val="00EC0649"/>
    <w:rsid w:val="00EC478D"/>
    <w:rsid w:val="00ED6D07"/>
    <w:rsid w:val="00EE2BC2"/>
    <w:rsid w:val="00EE549F"/>
    <w:rsid w:val="00EF27DD"/>
    <w:rsid w:val="00EF7B96"/>
    <w:rsid w:val="00F0382E"/>
    <w:rsid w:val="00F17E98"/>
    <w:rsid w:val="00F20253"/>
    <w:rsid w:val="00F323E5"/>
    <w:rsid w:val="00F700FD"/>
    <w:rsid w:val="00F827FC"/>
    <w:rsid w:val="00F829C6"/>
    <w:rsid w:val="00F8538E"/>
    <w:rsid w:val="00F900F1"/>
    <w:rsid w:val="00F96594"/>
    <w:rsid w:val="00F97BF1"/>
    <w:rsid w:val="00F97DCD"/>
    <w:rsid w:val="00FA2441"/>
    <w:rsid w:val="00FA27E2"/>
    <w:rsid w:val="00FA3545"/>
    <w:rsid w:val="00FA4A6A"/>
    <w:rsid w:val="00FA6C9C"/>
    <w:rsid w:val="00FC5C49"/>
    <w:rsid w:val="00FD0F87"/>
    <w:rsid w:val="00FD6A6F"/>
    <w:rsid w:val="00FD7A7B"/>
    <w:rsid w:val="00FE1715"/>
    <w:rsid w:val="00FE1D3B"/>
    <w:rsid w:val="00FE430E"/>
    <w:rsid w:val="00FE4BD5"/>
    <w:rsid w:val="00FF006B"/>
    <w:rsid w:val="00FF1DB7"/>
    <w:rsid w:val="00FF5439"/>
    <w:rsid w:val="00FF5C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paragraph" w:customStyle="1" w:styleId="EndNoteBibliographyTitle">
    <w:name w:val="EndNote Bibliography Title"/>
    <w:basedOn w:val="a"/>
    <w:link w:val="EndNoteBibliographyTitle0"/>
    <w:rsid w:val="00B51E12"/>
    <w:pPr>
      <w:jc w:val="center"/>
    </w:pPr>
  </w:style>
  <w:style w:type="character" w:customStyle="1" w:styleId="EndNoteBibliographyTitle0">
    <w:name w:val="EndNote Bibliography Title 字符"/>
    <w:basedOn w:val="a0"/>
    <w:link w:val="EndNoteBibliographyTitle"/>
    <w:rsid w:val="00B51E12"/>
  </w:style>
  <w:style w:type="paragraph" w:customStyle="1" w:styleId="EndNoteBibliography">
    <w:name w:val="EndNote Bibliography"/>
    <w:basedOn w:val="a"/>
    <w:link w:val="EndNoteBibliography0"/>
    <w:rsid w:val="00B51E12"/>
  </w:style>
  <w:style w:type="character" w:customStyle="1" w:styleId="EndNoteBibliography0">
    <w:name w:val="EndNote Bibliography 字符"/>
    <w:basedOn w:val="a0"/>
    <w:link w:val="EndNoteBibliography"/>
    <w:rsid w:val="00B51E12"/>
  </w:style>
  <w:style w:type="paragraph" w:styleId="af1">
    <w:name w:val="Balloon Text"/>
    <w:basedOn w:val="a"/>
    <w:link w:val="af2"/>
    <w:uiPriority w:val="99"/>
    <w:semiHidden/>
    <w:unhideWhenUsed/>
    <w:rsid w:val="0078703C"/>
    <w:rPr>
      <w:rFonts w:ascii="Segoe UI" w:hAnsi="Segoe UI" w:cs="Segoe UI"/>
      <w:sz w:val="18"/>
      <w:szCs w:val="18"/>
    </w:rPr>
  </w:style>
  <w:style w:type="character" w:customStyle="1" w:styleId="af2">
    <w:name w:val="批注框文本 字符"/>
    <w:basedOn w:val="a0"/>
    <w:link w:val="af1"/>
    <w:uiPriority w:val="99"/>
    <w:semiHidden/>
    <w:rsid w:val="0078703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6111252">
      <w:bodyDiv w:val="1"/>
      <w:marLeft w:val="0"/>
      <w:marRight w:val="0"/>
      <w:marTop w:val="0"/>
      <w:marBottom w:val="0"/>
      <w:divBdr>
        <w:top w:val="none" w:sz="0" w:space="0" w:color="auto"/>
        <w:left w:val="none" w:sz="0" w:space="0" w:color="auto"/>
        <w:bottom w:val="none" w:sz="0" w:space="0" w:color="auto"/>
        <w:right w:val="none" w:sz="0" w:space="0" w:color="auto"/>
      </w:divBdr>
    </w:div>
    <w:div w:id="1580942066">
      <w:bodyDiv w:val="1"/>
      <w:marLeft w:val="0"/>
      <w:marRight w:val="0"/>
      <w:marTop w:val="0"/>
      <w:marBottom w:val="0"/>
      <w:divBdr>
        <w:top w:val="none" w:sz="0" w:space="0" w:color="auto"/>
        <w:left w:val="none" w:sz="0" w:space="0" w:color="auto"/>
        <w:bottom w:val="none" w:sz="0" w:space="0" w:color="auto"/>
        <w:right w:val="none" w:sz="0" w:space="0" w:color="auto"/>
      </w:divBdr>
    </w:div>
    <w:div w:id="1588928274">
      <w:bodyDiv w:val="1"/>
      <w:marLeft w:val="0"/>
      <w:marRight w:val="0"/>
      <w:marTop w:val="0"/>
      <w:marBottom w:val="0"/>
      <w:divBdr>
        <w:top w:val="none" w:sz="0" w:space="0" w:color="auto"/>
        <w:left w:val="none" w:sz="0" w:space="0" w:color="auto"/>
        <w:bottom w:val="none" w:sz="0" w:space="0" w:color="auto"/>
        <w:right w:val="none" w:sz="0" w:space="0" w:color="auto"/>
      </w:divBdr>
    </w:div>
    <w:div w:id="1782262389">
      <w:bodyDiv w:val="1"/>
      <w:marLeft w:val="0"/>
      <w:marRight w:val="0"/>
      <w:marTop w:val="0"/>
      <w:marBottom w:val="0"/>
      <w:divBdr>
        <w:top w:val="none" w:sz="0" w:space="0" w:color="auto"/>
        <w:left w:val="none" w:sz="0" w:space="0" w:color="auto"/>
        <w:bottom w:val="none" w:sz="0" w:space="0" w:color="auto"/>
        <w:right w:val="none" w:sz="0" w:space="0" w:color="auto"/>
      </w:divBdr>
    </w:div>
    <w:div w:id="1921521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CC2C6-28C3-4A5E-B1CD-F6C84FA16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980</Words>
  <Characters>34088</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14T11:23:00Z</dcterms:created>
  <dcterms:modified xsi:type="dcterms:W3CDTF">2025-06-0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